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7FF544" w14:textId="77777777" w:rsidR="009C402B" w:rsidRDefault="009C402B" w:rsidP="00AC1636">
      <w:pPr>
        <w:spacing w:after="0" w:line="240" w:lineRule="auto"/>
        <w:ind w:firstLine="284"/>
      </w:pPr>
    </w:p>
    <w:p w14:paraId="0F31CFB4" w14:textId="77777777" w:rsidR="009C402B" w:rsidRDefault="009C402B" w:rsidP="00AC1636">
      <w:pPr>
        <w:spacing w:after="0" w:line="240" w:lineRule="auto"/>
        <w:ind w:firstLine="284"/>
      </w:pPr>
    </w:p>
    <w:p w14:paraId="01F40EFA" w14:textId="0B98DC77" w:rsidR="009C402B" w:rsidRDefault="009C402B" w:rsidP="00AC1636">
      <w:pPr>
        <w:spacing w:after="0" w:line="240" w:lineRule="auto"/>
        <w:ind w:firstLine="284"/>
      </w:pPr>
    </w:p>
    <w:p w14:paraId="024E87EE" w14:textId="19C16442" w:rsidR="009C402B" w:rsidRPr="009C402B" w:rsidRDefault="009C402B" w:rsidP="009C402B"/>
    <w:p w14:paraId="2B2FE8F2" w14:textId="68085E25" w:rsidR="009C402B" w:rsidRPr="009C402B" w:rsidRDefault="009C402B" w:rsidP="009C402B"/>
    <w:p w14:paraId="2410ABEA" w14:textId="2E9FF28C" w:rsidR="009C402B" w:rsidRPr="009C402B" w:rsidRDefault="009C402B" w:rsidP="009C402B"/>
    <w:p w14:paraId="4928A3B9" w14:textId="371DD942" w:rsidR="009C402B" w:rsidRPr="009C402B" w:rsidRDefault="009C402B" w:rsidP="009C402B"/>
    <w:p w14:paraId="0F2485C8" w14:textId="7FA26A05" w:rsidR="009C402B" w:rsidRPr="00AC510F" w:rsidRDefault="00AC510F" w:rsidP="00AC510F">
      <w:pPr>
        <w:jc w:val="center"/>
        <w:rPr>
          <w:b/>
          <w:bCs/>
          <w:sz w:val="56"/>
          <w:szCs w:val="56"/>
        </w:rPr>
      </w:pPr>
      <w:r w:rsidRPr="00AC510F">
        <w:rPr>
          <w:b/>
          <w:bCs/>
          <w:sz w:val="56"/>
          <w:szCs w:val="56"/>
        </w:rPr>
        <w:t>Appendix 3</w:t>
      </w:r>
      <w:r w:rsidR="004C6287">
        <w:rPr>
          <w:b/>
          <w:bCs/>
          <w:sz w:val="56"/>
          <w:szCs w:val="56"/>
        </w:rPr>
        <w:t xml:space="preserve">: Charting </w:t>
      </w:r>
    </w:p>
    <w:p w14:paraId="650326FF" w14:textId="44FBDE67" w:rsidR="009C402B" w:rsidRPr="009C402B" w:rsidRDefault="009C402B" w:rsidP="009C402B"/>
    <w:p w14:paraId="0D8FE020" w14:textId="6395E2C5" w:rsidR="009C402B" w:rsidRPr="009C402B" w:rsidRDefault="009C402B" w:rsidP="009C402B"/>
    <w:p w14:paraId="082993C9" w14:textId="3E172EEE" w:rsidR="009C402B" w:rsidRPr="009C402B" w:rsidRDefault="009C402B" w:rsidP="009C402B"/>
    <w:p w14:paraId="1A70410C" w14:textId="5F7C2201" w:rsidR="009C402B" w:rsidRPr="009C402B" w:rsidRDefault="009C402B" w:rsidP="009C402B"/>
    <w:p w14:paraId="3831667E" w14:textId="5A35B95A" w:rsidR="009C402B" w:rsidRPr="009C402B" w:rsidRDefault="009C402B" w:rsidP="009C402B"/>
    <w:p w14:paraId="5A1499C5" w14:textId="635BFFDE" w:rsidR="009C402B" w:rsidRPr="009C402B" w:rsidRDefault="009C402B" w:rsidP="009C402B"/>
    <w:p w14:paraId="5B73D7AA" w14:textId="062583CE" w:rsidR="009C402B" w:rsidRPr="009C402B" w:rsidRDefault="009C402B" w:rsidP="009C402B"/>
    <w:p w14:paraId="683E30A7" w14:textId="34DD6710" w:rsidR="009C402B" w:rsidRPr="009C402B" w:rsidRDefault="009C402B" w:rsidP="009C402B"/>
    <w:p w14:paraId="2CC795F9" w14:textId="7FD13E08" w:rsidR="009C402B" w:rsidRPr="009C402B" w:rsidRDefault="009C402B" w:rsidP="009C402B"/>
    <w:p w14:paraId="1945AB2D" w14:textId="20C490FA" w:rsidR="009C402B" w:rsidRPr="009C402B" w:rsidRDefault="009C402B" w:rsidP="009C402B"/>
    <w:p w14:paraId="2FFA8011" w14:textId="380FDD53" w:rsidR="009C402B" w:rsidRPr="009C402B" w:rsidRDefault="009C402B" w:rsidP="009C402B"/>
    <w:p w14:paraId="53AA8820" w14:textId="50351EB2" w:rsidR="009C402B" w:rsidRPr="009C402B" w:rsidRDefault="009C402B" w:rsidP="009C402B"/>
    <w:p w14:paraId="20E78229" w14:textId="6C791D28" w:rsidR="009C402B" w:rsidRPr="009C402B" w:rsidRDefault="009C402B" w:rsidP="009C402B"/>
    <w:p w14:paraId="7D60858F" w14:textId="7AF0ACDE" w:rsidR="009C402B" w:rsidRPr="009C402B" w:rsidRDefault="009C402B" w:rsidP="009C402B"/>
    <w:p w14:paraId="1C716278" w14:textId="77777777" w:rsidR="009C402B" w:rsidRDefault="009C402B" w:rsidP="009C402B">
      <w:pPr>
        <w:tabs>
          <w:tab w:val="left" w:pos="1373"/>
        </w:tabs>
        <w:sectPr w:rsidR="009C402B" w:rsidSect="00AC510F">
          <w:pgSz w:w="16838" w:h="11906" w:orient="landscape"/>
          <w:pgMar w:top="720" w:right="720" w:bottom="720" w:left="720" w:header="708" w:footer="708" w:gutter="0"/>
          <w:cols w:space="708"/>
          <w:docGrid w:linePitch="360"/>
        </w:sectPr>
      </w:pPr>
      <w:r>
        <w:tab/>
      </w:r>
    </w:p>
    <w:p w14:paraId="40ABC3C8" w14:textId="103B459C" w:rsidR="00E46AE2" w:rsidRDefault="00E46AE2" w:rsidP="004C6287">
      <w:pPr>
        <w:spacing w:after="40" w:line="240" w:lineRule="auto"/>
        <w:ind w:firstLine="284"/>
        <w:jc w:val="center"/>
      </w:pPr>
    </w:p>
    <w:p w14:paraId="1A2D01BA" w14:textId="77777777" w:rsidR="00E46AE2" w:rsidRDefault="00E440BC" w:rsidP="00486225">
      <w:pPr>
        <w:spacing w:after="0" w:line="240" w:lineRule="auto"/>
        <w:ind w:left="851" w:hanging="567"/>
        <w:jc w:val="center"/>
      </w:pPr>
      <w:r>
        <w:rPr>
          <w:noProof/>
        </w:rPr>
        <w:drawing>
          <wp:inline distT="0" distB="0" distL="0" distR="0" wp14:anchorId="6D174B23" wp14:editId="5C4F4E68">
            <wp:extent cx="9791700" cy="6286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397" t="548" r="240" b="836"/>
                    <a:stretch/>
                  </pic:blipFill>
                  <pic:spPr bwMode="auto">
                    <a:xfrm>
                      <a:off x="0" y="0"/>
                      <a:ext cx="9829696" cy="6310894"/>
                    </a:xfrm>
                    <a:prstGeom prst="rect">
                      <a:avLst/>
                    </a:prstGeom>
                    <a:ln>
                      <a:noFill/>
                    </a:ln>
                    <a:extLst>
                      <a:ext uri="{53640926-AAD7-44D8-BBD7-CCE9431645EC}">
                        <a14:shadowObscured xmlns:a14="http://schemas.microsoft.com/office/drawing/2010/main"/>
                      </a:ext>
                    </a:extLst>
                  </pic:spPr>
                </pic:pic>
              </a:graphicData>
            </a:graphic>
          </wp:inline>
        </w:drawing>
      </w:r>
    </w:p>
    <w:p w14:paraId="29520113" w14:textId="37B5CE4D" w:rsidR="00AC510F" w:rsidRDefault="00912092" w:rsidP="00486225">
      <w:pPr>
        <w:spacing w:before="60" w:after="0"/>
        <w:ind w:left="709" w:hanging="142"/>
        <w:sectPr w:rsidR="00AC510F" w:rsidSect="00AC510F">
          <w:pgSz w:w="16838" w:h="11906" w:orient="landscape"/>
          <w:pgMar w:top="568" w:right="720" w:bottom="720" w:left="284" w:header="708" w:footer="708" w:gutter="0"/>
          <w:cols w:space="708"/>
          <w:docGrid w:linePitch="360"/>
        </w:sectPr>
      </w:pPr>
      <w:r w:rsidRPr="004C6287">
        <w:rPr>
          <w:b/>
          <w:bCs/>
        </w:rPr>
        <w:t>Figure A3.1</w:t>
      </w:r>
      <w:r w:rsidR="004C6287">
        <w:t xml:space="preserve">    Context domains presented according to care home work system and ranked according to </w:t>
      </w:r>
      <w:r w:rsidR="00486225">
        <w:t xml:space="preserve">reporting frequency across the </w:t>
      </w:r>
      <w:r>
        <w:t xml:space="preserve">33 </w:t>
      </w:r>
      <w:r w:rsidR="00486225">
        <w:t>included papers</w:t>
      </w:r>
      <w:r w:rsidR="004C6287">
        <w:t xml:space="preserve">. </w:t>
      </w:r>
    </w:p>
    <w:p w14:paraId="21663F2E" w14:textId="77777777" w:rsidR="00AC510F" w:rsidRPr="009D4342" w:rsidRDefault="00AC510F" w:rsidP="00AC510F">
      <w:pPr>
        <w:tabs>
          <w:tab w:val="left" w:pos="1650"/>
        </w:tabs>
        <w:jc w:val="center"/>
        <w:rPr>
          <w:noProof/>
          <w:sz w:val="20"/>
          <w:szCs w:val="20"/>
          <w:lang w:eastAsia="en-GB"/>
        </w:rPr>
      </w:pPr>
    </w:p>
    <w:p w14:paraId="6A929D94" w14:textId="77777777" w:rsidR="00AC510F" w:rsidRPr="009D4342" w:rsidRDefault="00AC510F" w:rsidP="00AC510F">
      <w:pPr>
        <w:tabs>
          <w:tab w:val="left" w:pos="1650"/>
        </w:tabs>
        <w:jc w:val="center"/>
        <w:rPr>
          <w:sz w:val="20"/>
          <w:szCs w:val="20"/>
        </w:rPr>
      </w:pPr>
      <w:r w:rsidRPr="009D4342">
        <w:rPr>
          <w:noProof/>
          <w:sz w:val="20"/>
          <w:szCs w:val="20"/>
        </w:rPr>
        <w:drawing>
          <wp:inline distT="0" distB="0" distL="0" distR="0" wp14:anchorId="2E4415B7" wp14:editId="0501DF02">
            <wp:extent cx="4237918" cy="434528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74041" cy="4382321"/>
                    </a:xfrm>
                    <a:prstGeom prst="rect">
                      <a:avLst/>
                    </a:prstGeom>
                  </pic:spPr>
                </pic:pic>
              </a:graphicData>
            </a:graphic>
          </wp:inline>
        </w:drawing>
      </w:r>
    </w:p>
    <w:p w14:paraId="657580AD" w14:textId="25AFB26A" w:rsidR="00AC510F" w:rsidRDefault="00AC510F" w:rsidP="00AC510F">
      <w:pPr>
        <w:pStyle w:val="Heading2"/>
        <w:spacing w:before="0" w:line="360" w:lineRule="auto"/>
        <w:rPr>
          <w:rFonts w:asciiTheme="minorHAnsi" w:hAnsiTheme="minorHAnsi" w:cstheme="minorHAnsi"/>
          <w:b/>
          <w:bCs/>
          <w:sz w:val="22"/>
          <w:szCs w:val="22"/>
        </w:rPr>
      </w:pPr>
      <w:bookmarkStart w:id="0" w:name="_Toc74992593"/>
      <w:bookmarkStart w:id="1" w:name="_Toc75093357"/>
      <w:bookmarkStart w:id="2" w:name="_Toc74992594"/>
      <w:bookmarkStart w:id="3" w:name="_Toc75093358"/>
      <w:r>
        <w:rPr>
          <w:rFonts w:asciiTheme="minorHAnsi" w:hAnsiTheme="minorHAnsi" w:cstheme="minorHAnsi"/>
          <w:b/>
          <w:bCs/>
          <w:sz w:val="22"/>
          <w:szCs w:val="22"/>
        </w:rPr>
        <w:t>Figure A3.</w:t>
      </w:r>
      <w:r w:rsidR="00274BEE">
        <w:rPr>
          <w:rFonts w:asciiTheme="minorHAnsi" w:hAnsiTheme="minorHAnsi" w:cstheme="minorHAnsi"/>
          <w:b/>
          <w:bCs/>
          <w:sz w:val="22"/>
          <w:szCs w:val="22"/>
        </w:rPr>
        <w:t>2</w:t>
      </w:r>
      <w:r>
        <w:rPr>
          <w:rFonts w:asciiTheme="minorHAnsi" w:hAnsiTheme="minorHAnsi" w:cstheme="minorHAnsi"/>
          <w:b/>
          <w:bCs/>
          <w:sz w:val="22"/>
          <w:szCs w:val="22"/>
        </w:rPr>
        <w:t xml:space="preserve">. </w:t>
      </w:r>
      <w:r w:rsidRPr="009D4342">
        <w:rPr>
          <w:rFonts w:asciiTheme="minorHAnsi" w:hAnsiTheme="minorHAnsi" w:cstheme="minorHAnsi"/>
          <w:b/>
          <w:bCs/>
          <w:sz w:val="22"/>
          <w:szCs w:val="22"/>
        </w:rPr>
        <w:t xml:space="preserve">Radar plot displaying the weighting of reported contextual factors influencing </w:t>
      </w:r>
      <w:r w:rsidR="00274BEE">
        <w:rPr>
          <w:rFonts w:asciiTheme="minorHAnsi" w:hAnsiTheme="minorHAnsi" w:cstheme="minorHAnsi"/>
          <w:b/>
          <w:bCs/>
          <w:sz w:val="22"/>
          <w:szCs w:val="22"/>
        </w:rPr>
        <w:t xml:space="preserve">trial </w:t>
      </w:r>
      <w:r w:rsidRPr="009D4342">
        <w:rPr>
          <w:rFonts w:asciiTheme="minorHAnsi" w:hAnsiTheme="minorHAnsi" w:cstheme="minorHAnsi"/>
          <w:b/>
          <w:bCs/>
          <w:sz w:val="22"/>
          <w:szCs w:val="22"/>
        </w:rPr>
        <w:t>implementation processes in CHs across work systems.</w:t>
      </w:r>
      <w:bookmarkEnd w:id="0"/>
      <w:bookmarkEnd w:id="1"/>
    </w:p>
    <w:p w14:paraId="22EC9967" w14:textId="77777777" w:rsidR="00AC510F" w:rsidRPr="00AC510F" w:rsidRDefault="00AC510F" w:rsidP="00AC510F"/>
    <w:p w14:paraId="15B416C0" w14:textId="77777777" w:rsidR="00AC510F" w:rsidRPr="009D4342" w:rsidRDefault="00AC510F" w:rsidP="00AC510F">
      <w:pPr>
        <w:pStyle w:val="Heading2"/>
        <w:rPr>
          <w:rFonts w:asciiTheme="minorHAnsi" w:hAnsiTheme="minorHAnsi" w:cstheme="minorHAnsi"/>
          <w:b/>
          <w:bCs/>
          <w:sz w:val="22"/>
          <w:szCs w:val="22"/>
        </w:rPr>
      </w:pPr>
      <w:r w:rsidRPr="009D4342">
        <w:rPr>
          <w:rFonts w:asciiTheme="minorHAnsi" w:hAnsiTheme="minorHAnsi" w:cstheme="minorHAnsi"/>
          <w:b/>
          <w:bCs/>
          <w:sz w:val="22"/>
          <w:szCs w:val="22"/>
        </w:rPr>
        <w:t>Descriptive Summary of the Work-System Sub-categories</w:t>
      </w:r>
      <w:bookmarkEnd w:id="2"/>
      <w:bookmarkEnd w:id="3"/>
    </w:p>
    <w:p w14:paraId="38D99160" w14:textId="77777777" w:rsidR="00AC510F" w:rsidRPr="009D4342" w:rsidRDefault="00AC510F" w:rsidP="00AC510F">
      <w:pPr>
        <w:tabs>
          <w:tab w:val="left" w:pos="1650"/>
        </w:tabs>
        <w:spacing w:after="0" w:line="360" w:lineRule="auto"/>
      </w:pPr>
      <w:r w:rsidRPr="009D4342">
        <w:rPr>
          <w:rFonts w:ascii="Calibri" w:eastAsia="Times New Roman" w:hAnsi="Calibri" w:cs="Calibri"/>
          <w:b/>
          <w:bCs/>
          <w:noProof/>
          <w:lang w:eastAsia="en-GB"/>
        </w:rPr>
        <mc:AlternateContent>
          <mc:Choice Requires="wpg">
            <w:drawing>
              <wp:anchor distT="0" distB="0" distL="114300" distR="114300" simplePos="0" relativeHeight="251664384" behindDoc="0" locked="0" layoutInCell="1" allowOverlap="1" wp14:anchorId="33D4F4D1" wp14:editId="0BC0CC66">
                <wp:simplePos x="0" y="0"/>
                <wp:positionH relativeFrom="margin">
                  <wp:posOffset>41910</wp:posOffset>
                </wp:positionH>
                <wp:positionV relativeFrom="paragraph">
                  <wp:posOffset>201295</wp:posOffset>
                </wp:positionV>
                <wp:extent cx="287655" cy="287655"/>
                <wp:effectExtent l="38100" t="19050" r="0" b="36195"/>
                <wp:wrapNone/>
                <wp:docPr id="11" name="Group 25">
                  <a:extLst xmlns:a="http://schemas.openxmlformats.org/drawingml/2006/main">
                    <a:ext uri="{FF2B5EF4-FFF2-40B4-BE49-F238E27FC236}">
                      <a16:creationId xmlns:a16="http://schemas.microsoft.com/office/drawing/2014/main" id="{1E3613B9-B1DE-421C-A240-DB4AB71F9969}"/>
                    </a:ext>
                  </a:extLst>
                </wp:docPr>
                <wp:cNvGraphicFramePr/>
                <a:graphic xmlns:a="http://schemas.openxmlformats.org/drawingml/2006/main">
                  <a:graphicData uri="http://schemas.microsoft.com/office/word/2010/wordprocessingGroup">
                    <wpg:wgp>
                      <wpg:cNvGrpSpPr/>
                      <wpg:grpSpPr>
                        <a:xfrm>
                          <a:off x="0" y="0"/>
                          <a:ext cx="287655" cy="287655"/>
                          <a:chOff x="0" y="0"/>
                          <a:chExt cx="1074973" cy="1083208"/>
                        </a:xfrm>
                      </wpg:grpSpPr>
                      <wps:wsp>
                        <wps:cNvPr id="12" name="Freeform 12">
                          <a:extLst>
                            <a:ext uri="{FF2B5EF4-FFF2-40B4-BE49-F238E27FC236}">
                              <a16:creationId xmlns:a16="http://schemas.microsoft.com/office/drawing/2014/main" id="{CAF4982B-BD4F-450C-B571-3377746F0BB9}"/>
                            </a:ext>
                          </a:extLst>
                        </wps:cNvPr>
                        <wps:cNvSpPr>
                          <a:spLocks noEditPoints="1"/>
                        </wps:cNvSpPr>
                        <wps:spPr bwMode="auto">
                          <a:xfrm>
                            <a:off x="0" y="0"/>
                            <a:ext cx="1074973" cy="1083208"/>
                          </a:xfrm>
                          <a:custGeom>
                            <a:avLst/>
                            <a:gdLst>
                              <a:gd name="T0" fmla="*/ 4109 w 8218"/>
                              <a:gd name="T1" fmla="*/ 6534 h 8219"/>
                              <a:gd name="T2" fmla="*/ 1684 w 8218"/>
                              <a:gd name="T3" fmla="*/ 4109 h 8219"/>
                              <a:gd name="T4" fmla="*/ 4109 w 8218"/>
                              <a:gd name="T5" fmla="*/ 1684 h 8219"/>
                              <a:gd name="T6" fmla="*/ 6534 w 8218"/>
                              <a:gd name="T7" fmla="*/ 4109 h 8219"/>
                              <a:gd name="T8" fmla="*/ 4109 w 8218"/>
                              <a:gd name="T9" fmla="*/ 6534 h 8219"/>
                              <a:gd name="T10" fmla="*/ 8017 w 8218"/>
                              <a:gd name="T11" fmla="*/ 5432 h 8219"/>
                              <a:gd name="T12" fmla="*/ 8218 w 8218"/>
                              <a:gd name="T13" fmla="*/ 4462 h 8219"/>
                              <a:gd name="T14" fmla="*/ 7550 w 8218"/>
                              <a:gd name="T15" fmla="*/ 4138 h 8219"/>
                              <a:gd name="T16" fmla="*/ 7537 w 8218"/>
                              <a:gd name="T17" fmla="*/ 3811 h 8219"/>
                              <a:gd name="T18" fmla="*/ 7525 w 8218"/>
                              <a:gd name="T19" fmla="*/ 3698 h 8219"/>
                              <a:gd name="T20" fmla="*/ 8154 w 8218"/>
                              <a:gd name="T21" fmla="*/ 3300 h 8219"/>
                              <a:gd name="T22" fmla="*/ 7846 w 8218"/>
                              <a:gd name="T23" fmla="*/ 2360 h 8219"/>
                              <a:gd name="T24" fmla="*/ 7103 w 8218"/>
                              <a:gd name="T25" fmla="*/ 2414 h 8219"/>
                              <a:gd name="T26" fmla="*/ 6862 w 8218"/>
                              <a:gd name="T27" fmla="*/ 2044 h 8219"/>
                              <a:gd name="T28" fmla="*/ 7207 w 8218"/>
                              <a:gd name="T29" fmla="*/ 1387 h 8219"/>
                              <a:gd name="T30" fmla="*/ 6470 w 8218"/>
                              <a:gd name="T31" fmla="*/ 727 h 8219"/>
                              <a:gd name="T32" fmla="*/ 5854 w 8218"/>
                              <a:gd name="T33" fmla="*/ 1144 h 8219"/>
                              <a:gd name="T34" fmla="*/ 5460 w 8218"/>
                              <a:gd name="T35" fmla="*/ 944 h 8219"/>
                              <a:gd name="T36" fmla="*/ 5431 w 8218"/>
                              <a:gd name="T37" fmla="*/ 202 h 8219"/>
                              <a:gd name="T38" fmla="*/ 4462 w 8218"/>
                              <a:gd name="T39" fmla="*/ 0 h 8219"/>
                              <a:gd name="T40" fmla="*/ 4138 w 8218"/>
                              <a:gd name="T41" fmla="*/ 669 h 8219"/>
                              <a:gd name="T42" fmla="*/ 3811 w 8218"/>
                              <a:gd name="T43" fmla="*/ 682 h 8219"/>
                              <a:gd name="T44" fmla="*/ 3698 w 8218"/>
                              <a:gd name="T45" fmla="*/ 694 h 8219"/>
                              <a:gd name="T46" fmla="*/ 3301 w 8218"/>
                              <a:gd name="T47" fmla="*/ 64 h 8219"/>
                              <a:gd name="T48" fmla="*/ 2360 w 8218"/>
                              <a:gd name="T49" fmla="*/ 373 h 8219"/>
                              <a:gd name="T50" fmla="*/ 2414 w 8218"/>
                              <a:gd name="T51" fmla="*/ 1115 h 8219"/>
                              <a:gd name="T52" fmla="*/ 2045 w 8218"/>
                              <a:gd name="T53" fmla="*/ 1357 h 8219"/>
                              <a:gd name="T54" fmla="*/ 1386 w 8218"/>
                              <a:gd name="T55" fmla="*/ 1011 h 8219"/>
                              <a:gd name="T56" fmla="*/ 727 w 8218"/>
                              <a:gd name="T57" fmla="*/ 1749 h 8219"/>
                              <a:gd name="T58" fmla="*/ 1145 w 8218"/>
                              <a:gd name="T59" fmla="*/ 2365 h 8219"/>
                              <a:gd name="T60" fmla="*/ 944 w 8218"/>
                              <a:gd name="T61" fmla="*/ 2758 h 8219"/>
                              <a:gd name="T62" fmla="*/ 202 w 8218"/>
                              <a:gd name="T63" fmla="*/ 2787 h 8219"/>
                              <a:gd name="T64" fmla="*/ 0 w 8218"/>
                              <a:gd name="T65" fmla="*/ 3757 h 8219"/>
                              <a:gd name="T66" fmla="*/ 669 w 8218"/>
                              <a:gd name="T67" fmla="*/ 4081 h 8219"/>
                              <a:gd name="T68" fmla="*/ 681 w 8218"/>
                              <a:gd name="T69" fmla="*/ 4408 h 8219"/>
                              <a:gd name="T70" fmla="*/ 694 w 8218"/>
                              <a:gd name="T71" fmla="*/ 4521 h 8219"/>
                              <a:gd name="T72" fmla="*/ 65 w 8218"/>
                              <a:gd name="T73" fmla="*/ 4918 h 8219"/>
                              <a:gd name="T74" fmla="*/ 373 w 8218"/>
                              <a:gd name="T75" fmla="*/ 5859 h 8219"/>
                              <a:gd name="T76" fmla="*/ 1115 w 8218"/>
                              <a:gd name="T77" fmla="*/ 5805 h 8219"/>
                              <a:gd name="T78" fmla="*/ 1357 w 8218"/>
                              <a:gd name="T79" fmla="*/ 6174 h 8219"/>
                              <a:gd name="T80" fmla="*/ 1011 w 8218"/>
                              <a:gd name="T81" fmla="*/ 6832 h 8219"/>
                              <a:gd name="T82" fmla="*/ 1749 w 8218"/>
                              <a:gd name="T83" fmla="*/ 7492 h 8219"/>
                              <a:gd name="T84" fmla="*/ 2365 w 8218"/>
                              <a:gd name="T85" fmla="*/ 7074 h 8219"/>
                              <a:gd name="T86" fmla="*/ 2758 w 8218"/>
                              <a:gd name="T87" fmla="*/ 7274 h 8219"/>
                              <a:gd name="T88" fmla="*/ 2787 w 8218"/>
                              <a:gd name="T89" fmla="*/ 8017 h 8219"/>
                              <a:gd name="T90" fmla="*/ 3756 w 8218"/>
                              <a:gd name="T91" fmla="*/ 8219 h 8219"/>
                              <a:gd name="T92" fmla="*/ 4081 w 8218"/>
                              <a:gd name="T93" fmla="*/ 7550 h 8219"/>
                              <a:gd name="T94" fmla="*/ 4408 w 8218"/>
                              <a:gd name="T95" fmla="*/ 7537 h 8219"/>
                              <a:gd name="T96" fmla="*/ 4520 w 8218"/>
                              <a:gd name="T97" fmla="*/ 7524 h 8219"/>
                              <a:gd name="T98" fmla="*/ 4917 w 8218"/>
                              <a:gd name="T99" fmla="*/ 8155 h 8219"/>
                              <a:gd name="T100" fmla="*/ 5859 w 8218"/>
                              <a:gd name="T101" fmla="*/ 7847 h 8219"/>
                              <a:gd name="T102" fmla="*/ 5805 w 8218"/>
                              <a:gd name="T103" fmla="*/ 7104 h 8219"/>
                              <a:gd name="T104" fmla="*/ 6174 w 8218"/>
                              <a:gd name="T105" fmla="*/ 6862 h 8219"/>
                              <a:gd name="T106" fmla="*/ 6832 w 8218"/>
                              <a:gd name="T107" fmla="*/ 7208 h 8219"/>
                              <a:gd name="T108" fmla="*/ 7492 w 8218"/>
                              <a:gd name="T109" fmla="*/ 6470 h 8219"/>
                              <a:gd name="T110" fmla="*/ 7075 w 8218"/>
                              <a:gd name="T111" fmla="*/ 5854 h 8219"/>
                              <a:gd name="T112" fmla="*/ 7274 w 8218"/>
                              <a:gd name="T113" fmla="*/ 5461 h 8219"/>
                              <a:gd name="T114" fmla="*/ 8017 w 8218"/>
                              <a:gd name="T115" fmla="*/ 5432 h 82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8218" h="8219">
                                <a:moveTo>
                                  <a:pt x="4109" y="6534"/>
                                </a:moveTo>
                                <a:cubicBezTo>
                                  <a:pt x="2772" y="6534"/>
                                  <a:pt x="1684" y="5447"/>
                                  <a:pt x="1684" y="4109"/>
                                </a:cubicBezTo>
                                <a:cubicBezTo>
                                  <a:pt x="1684" y="2772"/>
                                  <a:pt x="2772" y="1684"/>
                                  <a:pt x="4109" y="1684"/>
                                </a:cubicBezTo>
                                <a:cubicBezTo>
                                  <a:pt x="5446" y="1684"/>
                                  <a:pt x="6534" y="2772"/>
                                  <a:pt x="6534" y="4109"/>
                                </a:cubicBezTo>
                                <a:cubicBezTo>
                                  <a:pt x="6534" y="5447"/>
                                  <a:pt x="5446" y="6534"/>
                                  <a:pt x="4109" y="6534"/>
                                </a:cubicBezTo>
                                <a:close/>
                                <a:moveTo>
                                  <a:pt x="8017" y="5432"/>
                                </a:moveTo>
                                <a:cubicBezTo>
                                  <a:pt x="8122" y="5122"/>
                                  <a:pt x="8190" y="4797"/>
                                  <a:pt x="8218" y="4462"/>
                                </a:cubicBezTo>
                                <a:lnTo>
                                  <a:pt x="7550" y="4138"/>
                                </a:lnTo>
                                <a:cubicBezTo>
                                  <a:pt x="7551" y="4030"/>
                                  <a:pt x="7547" y="3921"/>
                                  <a:pt x="7537" y="3811"/>
                                </a:cubicBezTo>
                                <a:cubicBezTo>
                                  <a:pt x="7534" y="3773"/>
                                  <a:pt x="7529" y="3736"/>
                                  <a:pt x="7525" y="3698"/>
                                </a:cubicBezTo>
                                <a:lnTo>
                                  <a:pt x="8154" y="3300"/>
                                </a:lnTo>
                                <a:cubicBezTo>
                                  <a:pt x="8088" y="2970"/>
                                  <a:pt x="7984" y="2655"/>
                                  <a:pt x="7846" y="2360"/>
                                </a:cubicBezTo>
                                <a:lnTo>
                                  <a:pt x="7103" y="2414"/>
                                </a:lnTo>
                                <a:cubicBezTo>
                                  <a:pt x="7031" y="2285"/>
                                  <a:pt x="6950" y="2162"/>
                                  <a:pt x="6862" y="2044"/>
                                </a:cubicBezTo>
                                <a:lnTo>
                                  <a:pt x="7207" y="1387"/>
                                </a:lnTo>
                                <a:cubicBezTo>
                                  <a:pt x="6989" y="1138"/>
                                  <a:pt x="6741" y="917"/>
                                  <a:pt x="6470" y="727"/>
                                </a:cubicBezTo>
                                <a:lnTo>
                                  <a:pt x="5854" y="1144"/>
                                </a:lnTo>
                                <a:cubicBezTo>
                                  <a:pt x="5728" y="1070"/>
                                  <a:pt x="5596" y="1003"/>
                                  <a:pt x="5460" y="944"/>
                                </a:cubicBezTo>
                                <a:lnTo>
                                  <a:pt x="5431" y="202"/>
                                </a:lnTo>
                                <a:cubicBezTo>
                                  <a:pt x="5122" y="97"/>
                                  <a:pt x="4796" y="28"/>
                                  <a:pt x="4462" y="0"/>
                                </a:cubicBezTo>
                                <a:lnTo>
                                  <a:pt x="4138" y="669"/>
                                </a:lnTo>
                                <a:cubicBezTo>
                                  <a:pt x="4030" y="668"/>
                                  <a:pt x="3921" y="672"/>
                                  <a:pt x="3811" y="682"/>
                                </a:cubicBezTo>
                                <a:cubicBezTo>
                                  <a:pt x="3772" y="685"/>
                                  <a:pt x="3735" y="690"/>
                                  <a:pt x="3698" y="694"/>
                                </a:cubicBezTo>
                                <a:lnTo>
                                  <a:pt x="3301" y="64"/>
                                </a:lnTo>
                                <a:cubicBezTo>
                                  <a:pt x="2970" y="130"/>
                                  <a:pt x="2655" y="234"/>
                                  <a:pt x="2360" y="373"/>
                                </a:cubicBezTo>
                                <a:lnTo>
                                  <a:pt x="2414" y="1115"/>
                                </a:lnTo>
                                <a:cubicBezTo>
                                  <a:pt x="2285" y="1188"/>
                                  <a:pt x="2161" y="1269"/>
                                  <a:pt x="2045" y="1357"/>
                                </a:cubicBezTo>
                                <a:lnTo>
                                  <a:pt x="1386" y="1011"/>
                                </a:lnTo>
                                <a:cubicBezTo>
                                  <a:pt x="1138" y="1230"/>
                                  <a:pt x="916" y="1478"/>
                                  <a:pt x="727" y="1749"/>
                                </a:cubicBezTo>
                                <a:lnTo>
                                  <a:pt x="1145" y="2365"/>
                                </a:lnTo>
                                <a:cubicBezTo>
                                  <a:pt x="1070" y="2491"/>
                                  <a:pt x="1002" y="2623"/>
                                  <a:pt x="944" y="2758"/>
                                </a:cubicBezTo>
                                <a:lnTo>
                                  <a:pt x="202" y="2787"/>
                                </a:lnTo>
                                <a:cubicBezTo>
                                  <a:pt x="96" y="3097"/>
                                  <a:pt x="28" y="3422"/>
                                  <a:pt x="0" y="3757"/>
                                </a:cubicBezTo>
                                <a:lnTo>
                                  <a:pt x="669" y="4081"/>
                                </a:lnTo>
                                <a:cubicBezTo>
                                  <a:pt x="668" y="4189"/>
                                  <a:pt x="672" y="4298"/>
                                  <a:pt x="681" y="4408"/>
                                </a:cubicBezTo>
                                <a:cubicBezTo>
                                  <a:pt x="685" y="4446"/>
                                  <a:pt x="689" y="4483"/>
                                  <a:pt x="694" y="4521"/>
                                </a:cubicBezTo>
                                <a:lnTo>
                                  <a:pt x="65" y="4918"/>
                                </a:lnTo>
                                <a:cubicBezTo>
                                  <a:pt x="131" y="5248"/>
                                  <a:pt x="234" y="5564"/>
                                  <a:pt x="373" y="5859"/>
                                </a:cubicBezTo>
                                <a:lnTo>
                                  <a:pt x="1115" y="5805"/>
                                </a:lnTo>
                                <a:cubicBezTo>
                                  <a:pt x="1188" y="5933"/>
                                  <a:pt x="1269" y="6057"/>
                                  <a:pt x="1357" y="6174"/>
                                </a:cubicBezTo>
                                <a:lnTo>
                                  <a:pt x="1011" y="6832"/>
                                </a:lnTo>
                                <a:cubicBezTo>
                                  <a:pt x="1229" y="7081"/>
                                  <a:pt x="1478" y="7302"/>
                                  <a:pt x="1749" y="7492"/>
                                </a:cubicBezTo>
                                <a:lnTo>
                                  <a:pt x="2365" y="7074"/>
                                </a:lnTo>
                                <a:cubicBezTo>
                                  <a:pt x="2491" y="7149"/>
                                  <a:pt x="2622" y="7216"/>
                                  <a:pt x="2758" y="7274"/>
                                </a:cubicBezTo>
                                <a:lnTo>
                                  <a:pt x="2787" y="8017"/>
                                </a:lnTo>
                                <a:cubicBezTo>
                                  <a:pt x="3097" y="8122"/>
                                  <a:pt x="3421" y="8191"/>
                                  <a:pt x="3756" y="8219"/>
                                </a:cubicBezTo>
                                <a:lnTo>
                                  <a:pt x="4081" y="7550"/>
                                </a:lnTo>
                                <a:cubicBezTo>
                                  <a:pt x="4189" y="7551"/>
                                  <a:pt x="4298" y="7547"/>
                                  <a:pt x="4408" y="7537"/>
                                </a:cubicBezTo>
                                <a:cubicBezTo>
                                  <a:pt x="4446" y="7534"/>
                                  <a:pt x="4483" y="7529"/>
                                  <a:pt x="4520" y="7524"/>
                                </a:cubicBezTo>
                                <a:lnTo>
                                  <a:pt x="4917" y="8155"/>
                                </a:lnTo>
                                <a:cubicBezTo>
                                  <a:pt x="5249" y="8089"/>
                                  <a:pt x="5564" y="7985"/>
                                  <a:pt x="5859" y="7847"/>
                                </a:cubicBezTo>
                                <a:lnTo>
                                  <a:pt x="5805" y="7104"/>
                                </a:lnTo>
                                <a:cubicBezTo>
                                  <a:pt x="5933" y="7030"/>
                                  <a:pt x="6057" y="6950"/>
                                  <a:pt x="6174" y="6862"/>
                                </a:cubicBezTo>
                                <a:lnTo>
                                  <a:pt x="6832" y="7208"/>
                                </a:lnTo>
                                <a:cubicBezTo>
                                  <a:pt x="7080" y="6989"/>
                                  <a:pt x="7302" y="6741"/>
                                  <a:pt x="7492" y="6470"/>
                                </a:cubicBezTo>
                                <a:lnTo>
                                  <a:pt x="7075" y="5854"/>
                                </a:lnTo>
                                <a:cubicBezTo>
                                  <a:pt x="7149" y="5728"/>
                                  <a:pt x="7216" y="5596"/>
                                  <a:pt x="7274" y="5461"/>
                                </a:cubicBezTo>
                                <a:lnTo>
                                  <a:pt x="8017" y="5432"/>
                                </a:lnTo>
                              </a:path>
                            </a:pathLst>
                          </a:custGeom>
                          <a:solidFill>
                            <a:srgbClr val="00B050"/>
                          </a:solidFill>
                          <a:ln>
                            <a:noFill/>
                          </a:ln>
                        </wps:spPr>
                        <wps:bodyPr vert="horz" wrap="square" lIns="68580" tIns="34290" rIns="68580" bIns="34290" numCol="1" anchor="t" anchorCtr="0" compatLnSpc="1">
                          <a:prstTxWarp prst="textNoShape">
                            <a:avLst/>
                          </a:prstTxWarp>
                        </wps:bodyPr>
                      </wps:wsp>
                      <wps:wsp>
                        <wps:cNvPr id="13" name="Oval 13">
                          <a:extLst>
                            <a:ext uri="{FF2B5EF4-FFF2-40B4-BE49-F238E27FC236}">
                              <a16:creationId xmlns:a16="http://schemas.microsoft.com/office/drawing/2014/main" id="{F88A7115-A96A-4AF5-A9F2-E1CCF5A09314}"/>
                            </a:ext>
                          </a:extLst>
                        </wps:cNvPr>
                        <wps:cNvSpPr/>
                        <wps:spPr>
                          <a:xfrm>
                            <a:off x="184724" y="176208"/>
                            <a:ext cx="698589" cy="704311"/>
                          </a:xfrm>
                          <a:prstGeom prst="ellipse">
                            <a:avLst/>
                          </a:prstGeom>
                          <a:solidFill>
                            <a:schemeClr val="bg2"/>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14" name="Freeform 14">
                          <a:extLst>
                            <a:ext uri="{FF2B5EF4-FFF2-40B4-BE49-F238E27FC236}">
                              <a16:creationId xmlns:a16="http://schemas.microsoft.com/office/drawing/2014/main" id="{05F06BE1-3447-4D3D-8CCE-0B49C8289EF5}"/>
                            </a:ext>
                          </a:extLst>
                        </wps:cNvPr>
                        <wps:cNvSpPr>
                          <a:spLocks noChangeAspect="1" noChangeArrowheads="1"/>
                        </wps:cNvSpPr>
                        <wps:spPr bwMode="auto">
                          <a:xfrm>
                            <a:off x="362597" y="357281"/>
                            <a:ext cx="356910" cy="354779"/>
                          </a:xfrm>
                          <a:custGeom>
                            <a:avLst/>
                            <a:gdLst>
                              <a:gd name="T0" fmla="*/ 2088204 w 293326"/>
                              <a:gd name="T1" fmla="*/ 5498999 h 291742"/>
                              <a:gd name="T2" fmla="*/ 4149126 w 293326"/>
                              <a:gd name="T3" fmla="*/ 5148809 h 291742"/>
                              <a:gd name="T4" fmla="*/ 5627236 w 293326"/>
                              <a:gd name="T5" fmla="*/ 5577544 h 291742"/>
                              <a:gd name="T6" fmla="*/ 5798592 w 293326"/>
                              <a:gd name="T7" fmla="*/ 5133048 h 291742"/>
                              <a:gd name="T8" fmla="*/ 4456289 w 293326"/>
                              <a:gd name="T9" fmla="*/ 5133048 h 291742"/>
                              <a:gd name="T10" fmla="*/ 209847 w 293326"/>
                              <a:gd name="T11" fmla="*/ 5133048 h 291742"/>
                              <a:gd name="T12" fmla="*/ 1130914 w 293326"/>
                              <a:gd name="T13" fmla="*/ 4787318 h 291742"/>
                              <a:gd name="T14" fmla="*/ 117005 w 293326"/>
                              <a:gd name="T15" fmla="*/ 5753923 h 291742"/>
                              <a:gd name="T16" fmla="*/ 5111798 w 293326"/>
                              <a:gd name="T17" fmla="*/ 4244216 h 291742"/>
                              <a:gd name="T18" fmla="*/ 683335 w 293326"/>
                              <a:gd name="T19" fmla="*/ 4244216 h 291742"/>
                              <a:gd name="T20" fmla="*/ 5111798 w 293326"/>
                              <a:gd name="T21" fmla="*/ 4070264 h 291742"/>
                              <a:gd name="T22" fmla="*/ 683335 w 293326"/>
                              <a:gd name="T23" fmla="*/ 4070264 h 291742"/>
                              <a:gd name="T24" fmla="*/ 2895843 w 293326"/>
                              <a:gd name="T25" fmla="*/ 2492533 h 291742"/>
                              <a:gd name="T26" fmla="*/ 2895843 w 293326"/>
                              <a:gd name="T27" fmla="*/ 2316924 h 291742"/>
                              <a:gd name="T28" fmla="*/ 362680 w 293326"/>
                              <a:gd name="T29" fmla="*/ 1972509 h 291742"/>
                              <a:gd name="T30" fmla="*/ 376606 w 293326"/>
                              <a:gd name="T31" fmla="*/ 3906672 h 291742"/>
                              <a:gd name="T32" fmla="*/ 5399550 w 293326"/>
                              <a:gd name="T33" fmla="*/ 1924152 h 291742"/>
                              <a:gd name="T34" fmla="*/ 5272233 w 293326"/>
                              <a:gd name="T35" fmla="*/ 3400300 h 291742"/>
                              <a:gd name="T36" fmla="*/ 2642325 w 293326"/>
                              <a:gd name="T37" fmla="*/ 1925830 h 291742"/>
                              <a:gd name="T38" fmla="*/ 1769301 w 293326"/>
                              <a:gd name="T39" fmla="*/ 2011451 h 291742"/>
                              <a:gd name="T40" fmla="*/ 1471215 w 293326"/>
                              <a:gd name="T41" fmla="*/ 2717790 h 291742"/>
                              <a:gd name="T42" fmla="*/ 2039020 w 293326"/>
                              <a:gd name="T43" fmla="*/ 3317122 h 291742"/>
                              <a:gd name="T44" fmla="*/ 2464854 w 293326"/>
                              <a:gd name="T45" fmla="*/ 3745190 h 291742"/>
                              <a:gd name="T46" fmla="*/ 3124956 w 293326"/>
                              <a:gd name="T47" fmla="*/ 3859357 h 291742"/>
                              <a:gd name="T48" fmla="*/ 3997951 w 293326"/>
                              <a:gd name="T49" fmla="*/ 3773736 h 291742"/>
                              <a:gd name="T50" fmla="*/ 4296028 w 293326"/>
                              <a:gd name="T51" fmla="*/ 3067399 h 291742"/>
                              <a:gd name="T52" fmla="*/ 3728232 w 293326"/>
                              <a:gd name="T53" fmla="*/ 2468091 h 291742"/>
                              <a:gd name="T54" fmla="*/ 3309475 w 293326"/>
                              <a:gd name="T55" fmla="*/ 2047124 h 291742"/>
                              <a:gd name="T56" fmla="*/ 2628118 w 293326"/>
                              <a:gd name="T57" fmla="*/ 1305093 h 291742"/>
                              <a:gd name="T58" fmla="*/ 3714045 w 293326"/>
                              <a:gd name="T59" fmla="*/ 1590484 h 291742"/>
                              <a:gd name="T60" fmla="*/ 3919861 w 293326"/>
                              <a:gd name="T61" fmla="*/ 2482320 h 291742"/>
                              <a:gd name="T62" fmla="*/ 4395412 w 293326"/>
                              <a:gd name="T63" fmla="*/ 3224374 h 291742"/>
                              <a:gd name="T64" fmla="*/ 3813412 w 293326"/>
                              <a:gd name="T65" fmla="*/ 4194680 h 291742"/>
                              <a:gd name="T66" fmla="*/ 3146250 w 293326"/>
                              <a:gd name="T67" fmla="*/ 4480052 h 291742"/>
                              <a:gd name="T68" fmla="*/ 2436479 w 293326"/>
                              <a:gd name="T69" fmla="*/ 3923549 h 291742"/>
                              <a:gd name="T70" fmla="*/ 1861570 w 293326"/>
                              <a:gd name="T71" fmla="*/ 3345641 h 291742"/>
                              <a:gd name="T72" fmla="*/ 1300832 w 293326"/>
                              <a:gd name="T73" fmla="*/ 2632184 h 291742"/>
                              <a:gd name="T74" fmla="*/ 1591846 w 293326"/>
                              <a:gd name="T75" fmla="*/ 1961486 h 291742"/>
                              <a:gd name="T76" fmla="*/ 2557139 w 293326"/>
                              <a:gd name="T77" fmla="*/ 1376472 h 291742"/>
                              <a:gd name="T78" fmla="*/ 4634814 w 293326"/>
                              <a:gd name="T79" fmla="*/ 1508554 h 291742"/>
                              <a:gd name="T80" fmla="*/ 5677214 w 293326"/>
                              <a:gd name="T81" fmla="*/ 730874 h 291742"/>
                              <a:gd name="T82" fmla="*/ 4456289 w 293326"/>
                              <a:gd name="T83" fmla="*/ 1585635 h 291742"/>
                              <a:gd name="T84" fmla="*/ 281316 w 293326"/>
                              <a:gd name="T85" fmla="*/ 849964 h 291742"/>
                              <a:gd name="T86" fmla="*/ 1123752 w 293326"/>
                              <a:gd name="T87" fmla="*/ 849964 h 291742"/>
                              <a:gd name="T88" fmla="*/ 1295172 w 293326"/>
                              <a:gd name="T89" fmla="*/ 1683719 h 291742"/>
                              <a:gd name="T90" fmla="*/ 274118 w 293326"/>
                              <a:gd name="T91" fmla="*/ 723824 h 291742"/>
                              <a:gd name="T92" fmla="*/ 5111798 w 293326"/>
                              <a:gd name="T93" fmla="*/ 175581 h 291742"/>
                              <a:gd name="T94" fmla="*/ 683335 w 293326"/>
                              <a:gd name="T95" fmla="*/ 175581 h 291742"/>
                              <a:gd name="T96" fmla="*/ 3794284 w 293326"/>
                              <a:gd name="T97" fmla="*/ 618550 h 291742"/>
                              <a:gd name="T98" fmla="*/ 1469432 w 293326"/>
                              <a:gd name="T99" fmla="*/ 520114 h 291742"/>
                              <a:gd name="T100" fmla="*/ 4738716 w 293326"/>
                              <a:gd name="T101" fmla="*/ 372175 h 291742"/>
                              <a:gd name="T102" fmla="*/ 313869 w 293326"/>
                              <a:gd name="T103" fmla="*/ 372175 h 291742"/>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0" t="0" r="r" b="b"/>
                            <a:pathLst>
                              <a:path w="293326" h="291742">
                                <a:moveTo>
                                  <a:pt x="209886" y="261060"/>
                                </a:moveTo>
                                <a:cubicBezTo>
                                  <a:pt x="212419" y="260350"/>
                                  <a:pt x="214953" y="261060"/>
                                  <a:pt x="216039" y="263191"/>
                                </a:cubicBezTo>
                                <a:cubicBezTo>
                                  <a:pt x="217125" y="265322"/>
                                  <a:pt x="216401" y="267807"/>
                                  <a:pt x="213867" y="269228"/>
                                </a:cubicBezTo>
                                <a:cubicBezTo>
                                  <a:pt x="193958" y="279881"/>
                                  <a:pt x="170791" y="285207"/>
                                  <a:pt x="147624" y="285207"/>
                                </a:cubicBezTo>
                                <a:cubicBezTo>
                                  <a:pt x="133869" y="285207"/>
                                  <a:pt x="119390" y="283077"/>
                                  <a:pt x="105634" y="278816"/>
                                </a:cubicBezTo>
                                <a:lnTo>
                                  <a:pt x="102376" y="286983"/>
                                </a:lnTo>
                                <a:lnTo>
                                  <a:pt x="85725" y="266387"/>
                                </a:lnTo>
                                <a:lnTo>
                                  <a:pt x="112150" y="262836"/>
                                </a:lnTo>
                                <a:lnTo>
                                  <a:pt x="108892" y="270648"/>
                                </a:lnTo>
                                <a:cubicBezTo>
                                  <a:pt x="142195" y="281301"/>
                                  <a:pt x="179117" y="277750"/>
                                  <a:pt x="209886" y="261060"/>
                                </a:cubicBezTo>
                                <a:close/>
                                <a:moveTo>
                                  <a:pt x="237705" y="242731"/>
                                </a:moveTo>
                                <a:cubicBezTo>
                                  <a:pt x="239511" y="244520"/>
                                  <a:pt x="239872" y="247382"/>
                                  <a:pt x="238066" y="249171"/>
                                </a:cubicBezTo>
                                <a:cubicBezTo>
                                  <a:pt x="235899" y="252033"/>
                                  <a:pt x="234455" y="256325"/>
                                  <a:pt x="234455" y="260261"/>
                                </a:cubicBezTo>
                                <a:lnTo>
                                  <a:pt x="234455" y="282799"/>
                                </a:lnTo>
                                <a:lnTo>
                                  <a:pt x="284658" y="282799"/>
                                </a:lnTo>
                                <a:lnTo>
                                  <a:pt x="284658" y="260261"/>
                                </a:lnTo>
                                <a:cubicBezTo>
                                  <a:pt x="284658" y="256325"/>
                                  <a:pt x="283213" y="252033"/>
                                  <a:pt x="280685" y="249171"/>
                                </a:cubicBezTo>
                                <a:cubicBezTo>
                                  <a:pt x="279240" y="247382"/>
                                  <a:pt x="279601" y="244520"/>
                                  <a:pt x="281046" y="242731"/>
                                </a:cubicBezTo>
                                <a:cubicBezTo>
                                  <a:pt x="283213" y="241300"/>
                                  <a:pt x="286103" y="242016"/>
                                  <a:pt x="287186" y="243089"/>
                                </a:cubicBezTo>
                                <a:cubicBezTo>
                                  <a:pt x="291520" y="248097"/>
                                  <a:pt x="293326" y="254179"/>
                                  <a:pt x="293326" y="260261"/>
                                </a:cubicBezTo>
                                <a:lnTo>
                                  <a:pt x="293326" y="287449"/>
                                </a:lnTo>
                                <a:cubicBezTo>
                                  <a:pt x="293326" y="289596"/>
                                  <a:pt x="291520" y="291742"/>
                                  <a:pt x="288992" y="291742"/>
                                </a:cubicBezTo>
                                <a:lnTo>
                                  <a:pt x="230121" y="291742"/>
                                </a:lnTo>
                                <a:cubicBezTo>
                                  <a:pt x="227592" y="291742"/>
                                  <a:pt x="225425" y="289596"/>
                                  <a:pt x="225425" y="287449"/>
                                </a:cubicBezTo>
                                <a:lnTo>
                                  <a:pt x="225425" y="260261"/>
                                </a:lnTo>
                                <a:cubicBezTo>
                                  <a:pt x="225425" y="254179"/>
                                  <a:pt x="227592" y="248097"/>
                                  <a:pt x="231204" y="243089"/>
                                </a:cubicBezTo>
                                <a:cubicBezTo>
                                  <a:pt x="233010" y="242016"/>
                                  <a:pt x="235899" y="241300"/>
                                  <a:pt x="237705" y="242731"/>
                                </a:cubicBezTo>
                                <a:close/>
                                <a:moveTo>
                                  <a:pt x="13867" y="242731"/>
                                </a:moveTo>
                                <a:cubicBezTo>
                                  <a:pt x="16034" y="244520"/>
                                  <a:pt x="16034" y="247382"/>
                                  <a:pt x="14228" y="249171"/>
                                </a:cubicBezTo>
                                <a:cubicBezTo>
                                  <a:pt x="11700" y="252033"/>
                                  <a:pt x="10616" y="256325"/>
                                  <a:pt x="10616" y="260261"/>
                                </a:cubicBezTo>
                                <a:lnTo>
                                  <a:pt x="10616" y="282799"/>
                                </a:lnTo>
                                <a:lnTo>
                                  <a:pt x="60459" y="282799"/>
                                </a:lnTo>
                                <a:lnTo>
                                  <a:pt x="60459" y="260261"/>
                                </a:lnTo>
                                <a:cubicBezTo>
                                  <a:pt x="60459" y="256325"/>
                                  <a:pt x="59737" y="252033"/>
                                  <a:pt x="56847" y="249171"/>
                                </a:cubicBezTo>
                                <a:cubicBezTo>
                                  <a:pt x="55041" y="247382"/>
                                  <a:pt x="55403" y="244520"/>
                                  <a:pt x="57208" y="242731"/>
                                </a:cubicBezTo>
                                <a:cubicBezTo>
                                  <a:pt x="59376" y="241300"/>
                                  <a:pt x="62265" y="242016"/>
                                  <a:pt x="63710" y="243089"/>
                                </a:cubicBezTo>
                                <a:cubicBezTo>
                                  <a:pt x="67321" y="248097"/>
                                  <a:pt x="69489" y="254179"/>
                                  <a:pt x="69489" y="260261"/>
                                </a:cubicBezTo>
                                <a:lnTo>
                                  <a:pt x="69489" y="287449"/>
                                </a:lnTo>
                                <a:cubicBezTo>
                                  <a:pt x="69489" y="289596"/>
                                  <a:pt x="67321" y="291742"/>
                                  <a:pt x="65516" y="291742"/>
                                </a:cubicBezTo>
                                <a:lnTo>
                                  <a:pt x="5921" y="291742"/>
                                </a:lnTo>
                                <a:cubicBezTo>
                                  <a:pt x="3754" y="291742"/>
                                  <a:pt x="1587" y="289596"/>
                                  <a:pt x="1587" y="287449"/>
                                </a:cubicBezTo>
                                <a:lnTo>
                                  <a:pt x="1587" y="260261"/>
                                </a:lnTo>
                                <a:cubicBezTo>
                                  <a:pt x="1587" y="254179"/>
                                  <a:pt x="3754" y="248097"/>
                                  <a:pt x="7727" y="243089"/>
                                </a:cubicBezTo>
                                <a:cubicBezTo>
                                  <a:pt x="8810" y="242016"/>
                                  <a:pt x="11700" y="241300"/>
                                  <a:pt x="13867" y="242731"/>
                                </a:cubicBezTo>
                                <a:close/>
                                <a:moveTo>
                                  <a:pt x="258584" y="215195"/>
                                </a:moveTo>
                                <a:cubicBezTo>
                                  <a:pt x="252887" y="215195"/>
                                  <a:pt x="248614" y="219781"/>
                                  <a:pt x="248614" y="225425"/>
                                </a:cubicBezTo>
                                <a:cubicBezTo>
                                  <a:pt x="248614" y="231070"/>
                                  <a:pt x="252887" y="235303"/>
                                  <a:pt x="258584" y="235303"/>
                                </a:cubicBezTo>
                                <a:cubicBezTo>
                                  <a:pt x="264281" y="235303"/>
                                  <a:pt x="268910" y="231070"/>
                                  <a:pt x="268910" y="225425"/>
                                </a:cubicBezTo>
                                <a:cubicBezTo>
                                  <a:pt x="268910" y="219781"/>
                                  <a:pt x="264281" y="215195"/>
                                  <a:pt x="258584" y="215195"/>
                                </a:cubicBezTo>
                                <a:close/>
                                <a:moveTo>
                                  <a:pt x="34565" y="215195"/>
                                </a:moveTo>
                                <a:cubicBezTo>
                                  <a:pt x="28814" y="215195"/>
                                  <a:pt x="24501" y="219781"/>
                                  <a:pt x="24501" y="225425"/>
                                </a:cubicBezTo>
                                <a:cubicBezTo>
                                  <a:pt x="24501" y="231070"/>
                                  <a:pt x="28814" y="235303"/>
                                  <a:pt x="34565" y="235303"/>
                                </a:cubicBezTo>
                                <a:cubicBezTo>
                                  <a:pt x="40316" y="235303"/>
                                  <a:pt x="44989" y="231070"/>
                                  <a:pt x="44989" y="225425"/>
                                </a:cubicBezTo>
                                <a:cubicBezTo>
                                  <a:pt x="44989" y="219781"/>
                                  <a:pt x="40316" y="215195"/>
                                  <a:pt x="34565" y="215195"/>
                                </a:cubicBezTo>
                                <a:close/>
                                <a:moveTo>
                                  <a:pt x="258584" y="206375"/>
                                </a:moveTo>
                                <a:cubicBezTo>
                                  <a:pt x="269266" y="206375"/>
                                  <a:pt x="277456" y="214842"/>
                                  <a:pt x="277456" y="225425"/>
                                </a:cubicBezTo>
                                <a:cubicBezTo>
                                  <a:pt x="277456" y="235656"/>
                                  <a:pt x="269266" y="244122"/>
                                  <a:pt x="258584" y="244122"/>
                                </a:cubicBezTo>
                                <a:cubicBezTo>
                                  <a:pt x="248258" y="244122"/>
                                  <a:pt x="239712" y="235656"/>
                                  <a:pt x="239712" y="225425"/>
                                </a:cubicBezTo>
                                <a:cubicBezTo>
                                  <a:pt x="239712" y="214842"/>
                                  <a:pt x="248258" y="206375"/>
                                  <a:pt x="258584" y="206375"/>
                                </a:cubicBezTo>
                                <a:close/>
                                <a:moveTo>
                                  <a:pt x="34565" y="206375"/>
                                </a:moveTo>
                                <a:cubicBezTo>
                                  <a:pt x="44989" y="206375"/>
                                  <a:pt x="53615" y="214842"/>
                                  <a:pt x="53615" y="225425"/>
                                </a:cubicBezTo>
                                <a:cubicBezTo>
                                  <a:pt x="53615" y="235656"/>
                                  <a:pt x="44989" y="244122"/>
                                  <a:pt x="34565" y="244122"/>
                                </a:cubicBezTo>
                                <a:cubicBezTo>
                                  <a:pt x="24142" y="244122"/>
                                  <a:pt x="15875" y="235656"/>
                                  <a:pt x="15875" y="225425"/>
                                </a:cubicBezTo>
                                <a:cubicBezTo>
                                  <a:pt x="15875" y="214842"/>
                                  <a:pt x="24142" y="206375"/>
                                  <a:pt x="34565" y="206375"/>
                                </a:cubicBezTo>
                                <a:close/>
                                <a:moveTo>
                                  <a:pt x="146488" y="126379"/>
                                </a:moveTo>
                                <a:cubicBezTo>
                                  <a:pt x="136159" y="126379"/>
                                  <a:pt x="127610" y="134928"/>
                                  <a:pt x="127610" y="145257"/>
                                </a:cubicBezTo>
                                <a:cubicBezTo>
                                  <a:pt x="127610" y="155229"/>
                                  <a:pt x="136159" y="163778"/>
                                  <a:pt x="146488" y="163778"/>
                                </a:cubicBezTo>
                                <a:cubicBezTo>
                                  <a:pt x="157173" y="163778"/>
                                  <a:pt x="165365" y="155229"/>
                                  <a:pt x="165365" y="145257"/>
                                </a:cubicBezTo>
                                <a:cubicBezTo>
                                  <a:pt x="165365" y="134928"/>
                                  <a:pt x="157173" y="126379"/>
                                  <a:pt x="146488" y="126379"/>
                                </a:cubicBezTo>
                                <a:close/>
                                <a:moveTo>
                                  <a:pt x="146488" y="117475"/>
                                </a:moveTo>
                                <a:cubicBezTo>
                                  <a:pt x="161803" y="117475"/>
                                  <a:pt x="174269" y="129941"/>
                                  <a:pt x="174269" y="145257"/>
                                </a:cubicBezTo>
                                <a:cubicBezTo>
                                  <a:pt x="174269" y="160572"/>
                                  <a:pt x="161803" y="172682"/>
                                  <a:pt x="146488" y="172682"/>
                                </a:cubicBezTo>
                                <a:cubicBezTo>
                                  <a:pt x="131172" y="172682"/>
                                  <a:pt x="119062" y="160572"/>
                                  <a:pt x="119062" y="145257"/>
                                </a:cubicBezTo>
                                <a:cubicBezTo>
                                  <a:pt x="119062" y="129941"/>
                                  <a:pt x="131172" y="117475"/>
                                  <a:pt x="146488" y="117475"/>
                                </a:cubicBezTo>
                                <a:close/>
                                <a:moveTo>
                                  <a:pt x="18344" y="100013"/>
                                </a:moveTo>
                                <a:lnTo>
                                  <a:pt x="25047" y="125425"/>
                                </a:lnTo>
                                <a:lnTo>
                                  <a:pt x="16580" y="123277"/>
                                </a:lnTo>
                                <a:cubicBezTo>
                                  <a:pt x="12700" y="146183"/>
                                  <a:pt x="15169" y="170163"/>
                                  <a:pt x="23283" y="191996"/>
                                </a:cubicBezTo>
                                <a:cubicBezTo>
                                  <a:pt x="23989" y="194501"/>
                                  <a:pt x="23283" y="197006"/>
                                  <a:pt x="20814" y="197722"/>
                                </a:cubicBezTo>
                                <a:cubicBezTo>
                                  <a:pt x="19755" y="198080"/>
                                  <a:pt x="19403" y="198080"/>
                                  <a:pt x="19050" y="198080"/>
                                </a:cubicBezTo>
                                <a:cubicBezTo>
                                  <a:pt x="17639" y="198080"/>
                                  <a:pt x="15875" y="197006"/>
                                  <a:pt x="15169" y="195217"/>
                                </a:cubicBezTo>
                                <a:cubicBezTo>
                                  <a:pt x="6350" y="171595"/>
                                  <a:pt x="3880" y="145825"/>
                                  <a:pt x="8466" y="121130"/>
                                </a:cubicBezTo>
                                <a:lnTo>
                                  <a:pt x="0" y="118624"/>
                                </a:lnTo>
                                <a:lnTo>
                                  <a:pt x="18344" y="100013"/>
                                </a:lnTo>
                                <a:close/>
                                <a:moveTo>
                                  <a:pt x="273140" y="97561"/>
                                </a:moveTo>
                                <a:cubicBezTo>
                                  <a:pt x="275644" y="96838"/>
                                  <a:pt x="277790" y="97923"/>
                                  <a:pt x="278864" y="100092"/>
                                </a:cubicBezTo>
                                <a:cubicBezTo>
                                  <a:pt x="287807" y="125040"/>
                                  <a:pt x="288881" y="151435"/>
                                  <a:pt x="283514" y="177467"/>
                                </a:cubicBezTo>
                                <a:lnTo>
                                  <a:pt x="291743" y="180360"/>
                                </a:lnTo>
                                <a:lnTo>
                                  <a:pt x="272782" y="198077"/>
                                </a:lnTo>
                                <a:lnTo>
                                  <a:pt x="266700" y="172405"/>
                                </a:lnTo>
                                <a:lnTo>
                                  <a:pt x="275286" y="174936"/>
                                </a:lnTo>
                                <a:cubicBezTo>
                                  <a:pt x="280295" y="151073"/>
                                  <a:pt x="278864" y="126125"/>
                                  <a:pt x="270635" y="103346"/>
                                </a:cubicBezTo>
                                <a:cubicBezTo>
                                  <a:pt x="269562" y="100815"/>
                                  <a:pt x="270993" y="97923"/>
                                  <a:pt x="273140" y="97561"/>
                                </a:cubicBezTo>
                                <a:close/>
                                <a:moveTo>
                                  <a:pt x="137253" y="74855"/>
                                </a:moveTo>
                                <a:lnTo>
                                  <a:pt x="133663" y="97646"/>
                                </a:lnTo>
                                <a:cubicBezTo>
                                  <a:pt x="133663" y="99454"/>
                                  <a:pt x="132586" y="100540"/>
                                  <a:pt x="130791" y="101263"/>
                                </a:cubicBezTo>
                                <a:cubicBezTo>
                                  <a:pt x="128996" y="101987"/>
                                  <a:pt x="126841" y="102710"/>
                                  <a:pt x="124687" y="103795"/>
                                </a:cubicBezTo>
                                <a:cubicBezTo>
                                  <a:pt x="123251" y="104519"/>
                                  <a:pt x="121456" y="104157"/>
                                  <a:pt x="120379" y="103434"/>
                                </a:cubicBezTo>
                                <a:lnTo>
                                  <a:pt x="101708" y="89687"/>
                                </a:lnTo>
                                <a:cubicBezTo>
                                  <a:pt x="96682" y="93305"/>
                                  <a:pt x="92732" y="97284"/>
                                  <a:pt x="89501" y="101987"/>
                                </a:cubicBezTo>
                                <a:lnTo>
                                  <a:pt x="102785" y="120798"/>
                                </a:lnTo>
                                <a:cubicBezTo>
                                  <a:pt x="103504" y="122245"/>
                                  <a:pt x="104222" y="124054"/>
                                  <a:pt x="103145" y="125139"/>
                                </a:cubicBezTo>
                                <a:cubicBezTo>
                                  <a:pt x="102426" y="127310"/>
                                  <a:pt x="101708" y="129118"/>
                                  <a:pt x="100990" y="131651"/>
                                </a:cubicBezTo>
                                <a:cubicBezTo>
                                  <a:pt x="99913" y="133098"/>
                                  <a:pt x="98836" y="134183"/>
                                  <a:pt x="97400" y="134545"/>
                                </a:cubicBezTo>
                                <a:lnTo>
                                  <a:pt x="74422" y="137800"/>
                                </a:lnTo>
                                <a:cubicBezTo>
                                  <a:pt x="74063" y="140694"/>
                                  <a:pt x="74063" y="143950"/>
                                  <a:pt x="74063" y="146844"/>
                                </a:cubicBezTo>
                                <a:cubicBezTo>
                                  <a:pt x="74063" y="149738"/>
                                  <a:pt x="74063" y="152632"/>
                                  <a:pt x="74422" y="155526"/>
                                </a:cubicBezTo>
                                <a:lnTo>
                                  <a:pt x="97400" y="159144"/>
                                </a:lnTo>
                                <a:cubicBezTo>
                                  <a:pt x="98836" y="159144"/>
                                  <a:pt x="99913" y="160229"/>
                                  <a:pt x="100990" y="162038"/>
                                </a:cubicBezTo>
                                <a:cubicBezTo>
                                  <a:pt x="101708" y="164208"/>
                                  <a:pt x="102426" y="166017"/>
                                  <a:pt x="103145" y="168188"/>
                                </a:cubicBezTo>
                                <a:cubicBezTo>
                                  <a:pt x="104222" y="169635"/>
                                  <a:pt x="103504" y="171443"/>
                                  <a:pt x="102785" y="172890"/>
                                </a:cubicBezTo>
                                <a:lnTo>
                                  <a:pt x="89501" y="191340"/>
                                </a:lnTo>
                                <a:cubicBezTo>
                                  <a:pt x="92732" y="196404"/>
                                  <a:pt x="96682" y="200383"/>
                                  <a:pt x="101708" y="203639"/>
                                </a:cubicBezTo>
                                <a:lnTo>
                                  <a:pt x="120379" y="190254"/>
                                </a:lnTo>
                                <a:cubicBezTo>
                                  <a:pt x="121456" y="189531"/>
                                  <a:pt x="123251" y="189169"/>
                                  <a:pt x="124687" y="189893"/>
                                </a:cubicBezTo>
                                <a:cubicBezTo>
                                  <a:pt x="126841" y="190616"/>
                                  <a:pt x="128996" y="191340"/>
                                  <a:pt x="130791" y="192425"/>
                                </a:cubicBezTo>
                                <a:cubicBezTo>
                                  <a:pt x="132586" y="192787"/>
                                  <a:pt x="133663" y="194234"/>
                                  <a:pt x="133663" y="195681"/>
                                </a:cubicBezTo>
                                <a:lnTo>
                                  <a:pt x="137253" y="218833"/>
                                </a:lnTo>
                                <a:cubicBezTo>
                                  <a:pt x="142998" y="219195"/>
                                  <a:pt x="148743" y="219195"/>
                                  <a:pt x="154487" y="218833"/>
                                </a:cubicBezTo>
                                <a:lnTo>
                                  <a:pt x="158077" y="195681"/>
                                </a:lnTo>
                                <a:cubicBezTo>
                                  <a:pt x="158436" y="194234"/>
                                  <a:pt x="159873" y="192787"/>
                                  <a:pt x="160950" y="192425"/>
                                </a:cubicBezTo>
                                <a:cubicBezTo>
                                  <a:pt x="163104" y="191340"/>
                                  <a:pt x="164899" y="190978"/>
                                  <a:pt x="167412" y="189893"/>
                                </a:cubicBezTo>
                                <a:cubicBezTo>
                                  <a:pt x="168848" y="189169"/>
                                  <a:pt x="170285" y="189531"/>
                                  <a:pt x="172080" y="190254"/>
                                </a:cubicBezTo>
                                <a:lnTo>
                                  <a:pt x="190032" y="203639"/>
                                </a:lnTo>
                                <a:cubicBezTo>
                                  <a:pt x="195058" y="200383"/>
                                  <a:pt x="199007" y="196404"/>
                                  <a:pt x="202239" y="191340"/>
                                </a:cubicBezTo>
                                <a:lnTo>
                                  <a:pt x="188954" y="172890"/>
                                </a:lnTo>
                                <a:cubicBezTo>
                                  <a:pt x="188236" y="171443"/>
                                  <a:pt x="187877" y="169635"/>
                                  <a:pt x="188595" y="168188"/>
                                </a:cubicBezTo>
                                <a:cubicBezTo>
                                  <a:pt x="189673" y="166017"/>
                                  <a:pt x="190032" y="164208"/>
                                  <a:pt x="191109" y="162038"/>
                                </a:cubicBezTo>
                                <a:cubicBezTo>
                                  <a:pt x="191827" y="160229"/>
                                  <a:pt x="192904" y="159144"/>
                                  <a:pt x="194699" y="159144"/>
                                </a:cubicBezTo>
                                <a:lnTo>
                                  <a:pt x="217318" y="155526"/>
                                </a:lnTo>
                                <a:cubicBezTo>
                                  <a:pt x="217677" y="152632"/>
                                  <a:pt x="217677" y="149738"/>
                                  <a:pt x="217677" y="146844"/>
                                </a:cubicBezTo>
                                <a:cubicBezTo>
                                  <a:pt x="217677" y="143950"/>
                                  <a:pt x="217677" y="140694"/>
                                  <a:pt x="217318" y="137800"/>
                                </a:cubicBezTo>
                                <a:lnTo>
                                  <a:pt x="194699" y="134545"/>
                                </a:lnTo>
                                <a:cubicBezTo>
                                  <a:pt x="192904" y="134183"/>
                                  <a:pt x="191827" y="133098"/>
                                  <a:pt x="191109" y="131651"/>
                                </a:cubicBezTo>
                                <a:cubicBezTo>
                                  <a:pt x="190032" y="129480"/>
                                  <a:pt x="189673" y="127671"/>
                                  <a:pt x="188595" y="125139"/>
                                </a:cubicBezTo>
                                <a:cubicBezTo>
                                  <a:pt x="187877" y="124054"/>
                                  <a:pt x="188236" y="122245"/>
                                  <a:pt x="188954" y="120798"/>
                                </a:cubicBezTo>
                                <a:lnTo>
                                  <a:pt x="202239" y="101987"/>
                                </a:lnTo>
                                <a:cubicBezTo>
                                  <a:pt x="199007" y="97284"/>
                                  <a:pt x="195058" y="93305"/>
                                  <a:pt x="190032" y="89687"/>
                                </a:cubicBezTo>
                                <a:lnTo>
                                  <a:pt x="172080" y="103434"/>
                                </a:lnTo>
                                <a:cubicBezTo>
                                  <a:pt x="170285" y="104157"/>
                                  <a:pt x="168848" y="104519"/>
                                  <a:pt x="167412" y="103795"/>
                                </a:cubicBezTo>
                                <a:cubicBezTo>
                                  <a:pt x="164899" y="102710"/>
                                  <a:pt x="163463" y="101987"/>
                                  <a:pt x="160950" y="101263"/>
                                </a:cubicBezTo>
                                <a:cubicBezTo>
                                  <a:pt x="159873" y="100540"/>
                                  <a:pt x="158436" y="99454"/>
                                  <a:pt x="158077" y="97646"/>
                                </a:cubicBezTo>
                                <a:lnTo>
                                  <a:pt x="154487" y="74855"/>
                                </a:lnTo>
                                <a:cubicBezTo>
                                  <a:pt x="148743" y="74132"/>
                                  <a:pt x="142998" y="74132"/>
                                  <a:pt x="137253" y="74855"/>
                                </a:cubicBezTo>
                                <a:close/>
                                <a:moveTo>
                                  <a:pt x="132945" y="66173"/>
                                </a:moveTo>
                                <a:cubicBezTo>
                                  <a:pt x="141562" y="65088"/>
                                  <a:pt x="150538" y="65088"/>
                                  <a:pt x="159155" y="66173"/>
                                </a:cubicBezTo>
                                <a:cubicBezTo>
                                  <a:pt x="160950" y="66535"/>
                                  <a:pt x="162745" y="68344"/>
                                  <a:pt x="162745" y="69791"/>
                                </a:cubicBezTo>
                                <a:lnTo>
                                  <a:pt x="166335" y="93666"/>
                                </a:lnTo>
                                <a:cubicBezTo>
                                  <a:pt x="167412" y="94028"/>
                                  <a:pt x="167771" y="94390"/>
                                  <a:pt x="168848" y="94752"/>
                                </a:cubicBezTo>
                                <a:lnTo>
                                  <a:pt x="187877" y="80643"/>
                                </a:lnTo>
                                <a:cubicBezTo>
                                  <a:pt x="189314" y="79196"/>
                                  <a:pt x="191468" y="79558"/>
                                  <a:pt x="192904" y="80643"/>
                                </a:cubicBezTo>
                                <a:cubicBezTo>
                                  <a:pt x="200444" y="85708"/>
                                  <a:pt x="206547" y="91858"/>
                                  <a:pt x="211574" y="99454"/>
                                </a:cubicBezTo>
                                <a:cubicBezTo>
                                  <a:pt x="212651" y="100540"/>
                                  <a:pt x="212651" y="103072"/>
                                  <a:pt x="211574" y="104157"/>
                                </a:cubicBezTo>
                                <a:lnTo>
                                  <a:pt x="197571" y="124054"/>
                                </a:lnTo>
                                <a:cubicBezTo>
                                  <a:pt x="197930" y="124415"/>
                                  <a:pt x="198289" y="125139"/>
                                  <a:pt x="198289" y="125862"/>
                                </a:cubicBezTo>
                                <a:lnTo>
                                  <a:pt x="222345" y="130204"/>
                                </a:lnTo>
                                <a:cubicBezTo>
                                  <a:pt x="223781" y="130204"/>
                                  <a:pt x="225576" y="131651"/>
                                  <a:pt x="225935" y="133459"/>
                                </a:cubicBezTo>
                                <a:cubicBezTo>
                                  <a:pt x="226294" y="137800"/>
                                  <a:pt x="226653" y="142503"/>
                                  <a:pt x="226653" y="146844"/>
                                </a:cubicBezTo>
                                <a:cubicBezTo>
                                  <a:pt x="226653" y="151185"/>
                                  <a:pt x="226294" y="155526"/>
                                  <a:pt x="225935" y="159867"/>
                                </a:cubicBezTo>
                                <a:cubicBezTo>
                                  <a:pt x="225576" y="161676"/>
                                  <a:pt x="223781" y="163123"/>
                                  <a:pt x="222345" y="163485"/>
                                </a:cubicBezTo>
                                <a:lnTo>
                                  <a:pt x="198289" y="167464"/>
                                </a:lnTo>
                                <a:cubicBezTo>
                                  <a:pt x="198289" y="168188"/>
                                  <a:pt x="197930" y="168911"/>
                                  <a:pt x="197571" y="169635"/>
                                </a:cubicBezTo>
                                <a:lnTo>
                                  <a:pt x="211574" y="189169"/>
                                </a:lnTo>
                                <a:cubicBezTo>
                                  <a:pt x="212651" y="190616"/>
                                  <a:pt x="212651" y="192787"/>
                                  <a:pt x="211574" y="194234"/>
                                </a:cubicBezTo>
                                <a:cubicBezTo>
                                  <a:pt x="206547" y="201830"/>
                                  <a:pt x="200444" y="207980"/>
                                  <a:pt x="192904" y="212683"/>
                                </a:cubicBezTo>
                                <a:cubicBezTo>
                                  <a:pt x="191468" y="214130"/>
                                  <a:pt x="189314" y="214130"/>
                                  <a:pt x="187877" y="212683"/>
                                </a:cubicBezTo>
                                <a:lnTo>
                                  <a:pt x="168848" y="198936"/>
                                </a:lnTo>
                                <a:cubicBezTo>
                                  <a:pt x="167771" y="198936"/>
                                  <a:pt x="167412" y="199660"/>
                                  <a:pt x="166694" y="199660"/>
                                </a:cubicBezTo>
                                <a:lnTo>
                                  <a:pt x="162745" y="223536"/>
                                </a:lnTo>
                                <a:cubicBezTo>
                                  <a:pt x="162745" y="225344"/>
                                  <a:pt x="160950" y="226791"/>
                                  <a:pt x="159155" y="227153"/>
                                </a:cubicBezTo>
                                <a:cubicBezTo>
                                  <a:pt x="154487" y="227877"/>
                                  <a:pt x="150538" y="228238"/>
                                  <a:pt x="145870" y="228238"/>
                                </a:cubicBezTo>
                                <a:cubicBezTo>
                                  <a:pt x="141921" y="228238"/>
                                  <a:pt x="136894" y="227877"/>
                                  <a:pt x="132945" y="227153"/>
                                </a:cubicBezTo>
                                <a:cubicBezTo>
                                  <a:pt x="130791" y="226791"/>
                                  <a:pt x="129714" y="225344"/>
                                  <a:pt x="129355" y="223536"/>
                                </a:cubicBezTo>
                                <a:lnTo>
                                  <a:pt x="125764" y="199660"/>
                                </a:lnTo>
                                <a:cubicBezTo>
                                  <a:pt x="124687" y="199660"/>
                                  <a:pt x="123969" y="198936"/>
                                  <a:pt x="123251" y="198936"/>
                                </a:cubicBezTo>
                                <a:lnTo>
                                  <a:pt x="104222" y="212683"/>
                                </a:lnTo>
                                <a:cubicBezTo>
                                  <a:pt x="102426" y="214130"/>
                                  <a:pt x="100272" y="214130"/>
                                  <a:pt x="98836" y="212683"/>
                                </a:cubicBezTo>
                                <a:cubicBezTo>
                                  <a:pt x="91655" y="207980"/>
                                  <a:pt x="85552" y="201830"/>
                                  <a:pt x="80525" y="194234"/>
                                </a:cubicBezTo>
                                <a:cubicBezTo>
                                  <a:pt x="79448" y="192787"/>
                                  <a:pt x="79448" y="190616"/>
                                  <a:pt x="80525" y="189169"/>
                                </a:cubicBezTo>
                                <a:lnTo>
                                  <a:pt x="94169" y="169635"/>
                                </a:lnTo>
                                <a:cubicBezTo>
                                  <a:pt x="93810" y="168911"/>
                                  <a:pt x="93451" y="168188"/>
                                  <a:pt x="93451" y="167464"/>
                                </a:cubicBezTo>
                                <a:lnTo>
                                  <a:pt x="70113" y="163485"/>
                                </a:lnTo>
                                <a:cubicBezTo>
                                  <a:pt x="67959" y="163123"/>
                                  <a:pt x="66523" y="161676"/>
                                  <a:pt x="65805" y="159867"/>
                                </a:cubicBezTo>
                                <a:cubicBezTo>
                                  <a:pt x="65446" y="155526"/>
                                  <a:pt x="65087" y="151185"/>
                                  <a:pt x="65087" y="146844"/>
                                </a:cubicBezTo>
                                <a:cubicBezTo>
                                  <a:pt x="65087" y="142503"/>
                                  <a:pt x="65446" y="137800"/>
                                  <a:pt x="65805" y="133459"/>
                                </a:cubicBezTo>
                                <a:cubicBezTo>
                                  <a:pt x="66523" y="131651"/>
                                  <a:pt x="67959" y="130204"/>
                                  <a:pt x="70113" y="130204"/>
                                </a:cubicBezTo>
                                <a:lnTo>
                                  <a:pt x="93451" y="125862"/>
                                </a:lnTo>
                                <a:cubicBezTo>
                                  <a:pt x="93451" y="125139"/>
                                  <a:pt x="93810" y="124415"/>
                                  <a:pt x="94169" y="124054"/>
                                </a:cubicBezTo>
                                <a:lnTo>
                                  <a:pt x="80525" y="104157"/>
                                </a:lnTo>
                                <a:cubicBezTo>
                                  <a:pt x="79448" y="103072"/>
                                  <a:pt x="79448" y="100540"/>
                                  <a:pt x="80525" y="99454"/>
                                </a:cubicBezTo>
                                <a:cubicBezTo>
                                  <a:pt x="85552" y="91858"/>
                                  <a:pt x="91655" y="85708"/>
                                  <a:pt x="98836" y="80643"/>
                                </a:cubicBezTo>
                                <a:cubicBezTo>
                                  <a:pt x="100272" y="79196"/>
                                  <a:pt x="102426" y="79558"/>
                                  <a:pt x="104222" y="80643"/>
                                </a:cubicBezTo>
                                <a:lnTo>
                                  <a:pt x="123251" y="94752"/>
                                </a:lnTo>
                                <a:cubicBezTo>
                                  <a:pt x="123969" y="94390"/>
                                  <a:pt x="124687" y="94028"/>
                                  <a:pt x="125764" y="93666"/>
                                </a:cubicBezTo>
                                <a:lnTo>
                                  <a:pt x="129355" y="69791"/>
                                </a:lnTo>
                                <a:cubicBezTo>
                                  <a:pt x="129714" y="68344"/>
                                  <a:pt x="130791" y="66535"/>
                                  <a:pt x="132945" y="66173"/>
                                </a:cubicBezTo>
                                <a:close/>
                                <a:moveTo>
                                  <a:pt x="237705" y="36701"/>
                                </a:moveTo>
                                <a:cubicBezTo>
                                  <a:pt x="239511" y="38122"/>
                                  <a:pt x="239872" y="40964"/>
                                  <a:pt x="238066" y="43096"/>
                                </a:cubicBezTo>
                                <a:cubicBezTo>
                                  <a:pt x="235899" y="45937"/>
                                  <a:pt x="234455" y="49490"/>
                                  <a:pt x="234455" y="53398"/>
                                </a:cubicBezTo>
                                <a:lnTo>
                                  <a:pt x="234455" y="76489"/>
                                </a:lnTo>
                                <a:lnTo>
                                  <a:pt x="284658" y="76489"/>
                                </a:lnTo>
                                <a:lnTo>
                                  <a:pt x="284658" y="53398"/>
                                </a:lnTo>
                                <a:cubicBezTo>
                                  <a:pt x="284658" y="49490"/>
                                  <a:pt x="283213" y="45937"/>
                                  <a:pt x="280685" y="43096"/>
                                </a:cubicBezTo>
                                <a:cubicBezTo>
                                  <a:pt x="279240" y="40964"/>
                                  <a:pt x="279601" y="38122"/>
                                  <a:pt x="281046" y="36701"/>
                                </a:cubicBezTo>
                                <a:cubicBezTo>
                                  <a:pt x="283213" y="34925"/>
                                  <a:pt x="286103" y="35280"/>
                                  <a:pt x="287186" y="37056"/>
                                </a:cubicBezTo>
                                <a:cubicBezTo>
                                  <a:pt x="291520" y="41675"/>
                                  <a:pt x="293326" y="47714"/>
                                  <a:pt x="293326" y="53398"/>
                                </a:cubicBezTo>
                                <a:lnTo>
                                  <a:pt x="293326" y="80396"/>
                                </a:lnTo>
                                <a:cubicBezTo>
                                  <a:pt x="293326" y="83238"/>
                                  <a:pt x="291520" y="85370"/>
                                  <a:pt x="288992" y="85370"/>
                                </a:cubicBezTo>
                                <a:lnTo>
                                  <a:pt x="230121" y="85370"/>
                                </a:lnTo>
                                <a:cubicBezTo>
                                  <a:pt x="227592" y="85370"/>
                                  <a:pt x="225425" y="83238"/>
                                  <a:pt x="225425" y="80396"/>
                                </a:cubicBezTo>
                                <a:lnTo>
                                  <a:pt x="225425" y="53398"/>
                                </a:lnTo>
                                <a:cubicBezTo>
                                  <a:pt x="225425" y="47714"/>
                                  <a:pt x="227592" y="41675"/>
                                  <a:pt x="231204" y="37056"/>
                                </a:cubicBezTo>
                                <a:cubicBezTo>
                                  <a:pt x="233010" y="35280"/>
                                  <a:pt x="235899" y="34925"/>
                                  <a:pt x="237705" y="36701"/>
                                </a:cubicBezTo>
                                <a:close/>
                                <a:moveTo>
                                  <a:pt x="13867" y="36701"/>
                                </a:moveTo>
                                <a:cubicBezTo>
                                  <a:pt x="16034" y="38122"/>
                                  <a:pt x="16034" y="40964"/>
                                  <a:pt x="14228" y="43096"/>
                                </a:cubicBezTo>
                                <a:cubicBezTo>
                                  <a:pt x="11700" y="45937"/>
                                  <a:pt x="10616" y="49490"/>
                                  <a:pt x="10616" y="53398"/>
                                </a:cubicBezTo>
                                <a:lnTo>
                                  <a:pt x="10616" y="76489"/>
                                </a:lnTo>
                                <a:lnTo>
                                  <a:pt x="60459" y="76489"/>
                                </a:lnTo>
                                <a:lnTo>
                                  <a:pt x="60459" y="53398"/>
                                </a:lnTo>
                                <a:cubicBezTo>
                                  <a:pt x="60459" y="49490"/>
                                  <a:pt x="59737" y="45937"/>
                                  <a:pt x="56847" y="43096"/>
                                </a:cubicBezTo>
                                <a:cubicBezTo>
                                  <a:pt x="55041" y="40964"/>
                                  <a:pt x="55403" y="38122"/>
                                  <a:pt x="57208" y="36701"/>
                                </a:cubicBezTo>
                                <a:cubicBezTo>
                                  <a:pt x="59376" y="34925"/>
                                  <a:pt x="62265" y="35280"/>
                                  <a:pt x="63710" y="37056"/>
                                </a:cubicBezTo>
                                <a:cubicBezTo>
                                  <a:pt x="67321" y="41675"/>
                                  <a:pt x="69489" y="47714"/>
                                  <a:pt x="69489" y="53398"/>
                                </a:cubicBezTo>
                                <a:lnTo>
                                  <a:pt x="69489" y="80396"/>
                                </a:lnTo>
                                <a:cubicBezTo>
                                  <a:pt x="69489" y="83238"/>
                                  <a:pt x="67321" y="85370"/>
                                  <a:pt x="65516" y="85370"/>
                                </a:cubicBezTo>
                                <a:lnTo>
                                  <a:pt x="5921" y="85370"/>
                                </a:lnTo>
                                <a:cubicBezTo>
                                  <a:pt x="3754" y="85370"/>
                                  <a:pt x="1587" y="83238"/>
                                  <a:pt x="1587" y="80396"/>
                                </a:cubicBezTo>
                                <a:lnTo>
                                  <a:pt x="1587" y="53398"/>
                                </a:lnTo>
                                <a:cubicBezTo>
                                  <a:pt x="1587" y="47714"/>
                                  <a:pt x="3754" y="41675"/>
                                  <a:pt x="7727" y="37056"/>
                                </a:cubicBezTo>
                                <a:cubicBezTo>
                                  <a:pt x="8810" y="35280"/>
                                  <a:pt x="11700" y="34925"/>
                                  <a:pt x="13867" y="36701"/>
                                </a:cubicBezTo>
                                <a:close/>
                                <a:moveTo>
                                  <a:pt x="258584" y="8902"/>
                                </a:moveTo>
                                <a:cubicBezTo>
                                  <a:pt x="252887" y="8902"/>
                                  <a:pt x="248614" y="13175"/>
                                  <a:pt x="248614" y="18872"/>
                                </a:cubicBezTo>
                                <a:cubicBezTo>
                                  <a:pt x="248614" y="24213"/>
                                  <a:pt x="252887" y="28842"/>
                                  <a:pt x="258584" y="28842"/>
                                </a:cubicBezTo>
                                <a:cubicBezTo>
                                  <a:pt x="264281" y="28842"/>
                                  <a:pt x="268910" y="24213"/>
                                  <a:pt x="268910" y="18872"/>
                                </a:cubicBezTo>
                                <a:cubicBezTo>
                                  <a:pt x="268910" y="13175"/>
                                  <a:pt x="264281" y="8902"/>
                                  <a:pt x="258584" y="8902"/>
                                </a:cubicBezTo>
                                <a:close/>
                                <a:moveTo>
                                  <a:pt x="34565" y="8902"/>
                                </a:moveTo>
                                <a:cubicBezTo>
                                  <a:pt x="28814" y="8902"/>
                                  <a:pt x="24501" y="13175"/>
                                  <a:pt x="24501" y="18872"/>
                                </a:cubicBezTo>
                                <a:cubicBezTo>
                                  <a:pt x="24501" y="24213"/>
                                  <a:pt x="28814" y="28842"/>
                                  <a:pt x="34565" y="28842"/>
                                </a:cubicBezTo>
                                <a:cubicBezTo>
                                  <a:pt x="40316" y="28842"/>
                                  <a:pt x="44989" y="24213"/>
                                  <a:pt x="44989" y="18872"/>
                                </a:cubicBezTo>
                                <a:cubicBezTo>
                                  <a:pt x="44989" y="13175"/>
                                  <a:pt x="40316" y="8902"/>
                                  <a:pt x="34565" y="8902"/>
                                </a:cubicBezTo>
                                <a:close/>
                                <a:moveTo>
                                  <a:pt x="135893" y="6504"/>
                                </a:moveTo>
                                <a:cubicBezTo>
                                  <a:pt x="157469" y="4811"/>
                                  <a:pt x="179452" y="8018"/>
                                  <a:pt x="199897" y="16037"/>
                                </a:cubicBezTo>
                                <a:lnTo>
                                  <a:pt x="203877" y="7840"/>
                                </a:lnTo>
                                <a:lnTo>
                                  <a:pt x="218713" y="30292"/>
                                </a:lnTo>
                                <a:lnTo>
                                  <a:pt x="191936" y="31361"/>
                                </a:lnTo>
                                <a:lnTo>
                                  <a:pt x="195916" y="24234"/>
                                </a:lnTo>
                                <a:cubicBezTo>
                                  <a:pt x="157198" y="9266"/>
                                  <a:pt x="114136" y="12473"/>
                                  <a:pt x="78674" y="33856"/>
                                </a:cubicBezTo>
                                <a:cubicBezTo>
                                  <a:pt x="78312" y="34212"/>
                                  <a:pt x="77226" y="34568"/>
                                  <a:pt x="76141" y="34568"/>
                                </a:cubicBezTo>
                                <a:cubicBezTo>
                                  <a:pt x="75055" y="34568"/>
                                  <a:pt x="73246" y="33856"/>
                                  <a:pt x="72522" y="32074"/>
                                </a:cubicBezTo>
                                <a:cubicBezTo>
                                  <a:pt x="71437" y="30648"/>
                                  <a:pt x="72160" y="27441"/>
                                  <a:pt x="74332" y="26372"/>
                                </a:cubicBezTo>
                                <a:cubicBezTo>
                                  <a:pt x="93148" y="14790"/>
                                  <a:pt x="114317" y="8197"/>
                                  <a:pt x="135893" y="6504"/>
                                </a:cubicBezTo>
                                <a:close/>
                                <a:moveTo>
                                  <a:pt x="258584" y="0"/>
                                </a:moveTo>
                                <a:cubicBezTo>
                                  <a:pt x="269266" y="0"/>
                                  <a:pt x="277456" y="8546"/>
                                  <a:pt x="277456" y="18872"/>
                                </a:cubicBezTo>
                                <a:cubicBezTo>
                                  <a:pt x="277456" y="29554"/>
                                  <a:pt x="269266" y="37744"/>
                                  <a:pt x="258584" y="37744"/>
                                </a:cubicBezTo>
                                <a:cubicBezTo>
                                  <a:pt x="248258" y="37744"/>
                                  <a:pt x="239712" y="29554"/>
                                  <a:pt x="239712" y="18872"/>
                                </a:cubicBezTo>
                                <a:cubicBezTo>
                                  <a:pt x="239712" y="8546"/>
                                  <a:pt x="248258" y="0"/>
                                  <a:pt x="258584" y="0"/>
                                </a:cubicBezTo>
                                <a:close/>
                                <a:moveTo>
                                  <a:pt x="34565" y="0"/>
                                </a:moveTo>
                                <a:cubicBezTo>
                                  <a:pt x="44989" y="0"/>
                                  <a:pt x="53615" y="8546"/>
                                  <a:pt x="53615" y="18872"/>
                                </a:cubicBezTo>
                                <a:cubicBezTo>
                                  <a:pt x="53615" y="29554"/>
                                  <a:pt x="44989" y="37744"/>
                                  <a:pt x="34565" y="37744"/>
                                </a:cubicBezTo>
                                <a:cubicBezTo>
                                  <a:pt x="24142" y="37744"/>
                                  <a:pt x="15875" y="29554"/>
                                  <a:pt x="15875" y="18872"/>
                                </a:cubicBezTo>
                                <a:cubicBezTo>
                                  <a:pt x="15875" y="8546"/>
                                  <a:pt x="24142" y="0"/>
                                  <a:pt x="34565" y="0"/>
                                </a:cubicBezTo>
                                <a:close/>
                              </a:path>
                            </a:pathLst>
                          </a:custGeom>
                          <a:solidFill>
                            <a:schemeClr val="tx1"/>
                          </a:solidFill>
                          <a:ln w="3175">
                            <a:solidFill>
                              <a:schemeClr val="tx1"/>
                            </a:solidFill>
                          </a:ln>
                          <a:effectLst/>
                        </wps:spPr>
                        <wps:bodyPr anchor="ctr"/>
                      </wps:wsp>
                    </wpg:wgp>
                  </a:graphicData>
                </a:graphic>
              </wp:anchor>
            </w:drawing>
          </mc:Choice>
          <mc:Fallback>
            <w:pict>
              <v:group w14:anchorId="646A0FB3" id="Group 25" o:spid="_x0000_s1026" style="position:absolute;margin-left:3.3pt;margin-top:15.85pt;width:22.65pt;height:22.65pt;z-index:251664384;mso-position-horizontal-relative:margin" coordsize="10749,108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">
                <v:shape id="Freeform 12" o:spid="_x0000_s1027" style="position:absolute;width:10749;height:10832;visibility:visible;mso-wrap-style:square;v-text-anchor:top" coordsize="8218,8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" path="m4109,6534c2772,6534,1684,5447,1684,4109v,-1337,1088,-2425,2425,-2425c5446,1684,6534,2772,6534,4109v,1338,-1088,2425,-2425,2425xm8017,5432v105,-310,173,-635,201,-970l7550,4138v1,-108,-3,-217,-13,-327c7534,3773,7529,3736,7525,3698r629,-398c8088,2970,7984,2655,7846,2360r-743,54c7031,2285,6950,2162,6862,2044r345,-657c6989,1138,6741,917,6470,727r-616,417c5728,1070,5596,1003,5460,944l5431,202c5122,97,4796,28,4462,l4138,669v-108,-1,-217,3,-327,13c3772,685,3735,690,3698,694l3301,64v-331,66,-646,170,-941,309l2414,1115v-129,73,-253,154,-369,242l1386,1011v-248,219,-470,467,-659,738l1145,2365v-75,126,-143,258,-201,393l202,2787c96,3097,28,3422,,3757r669,324c668,4189,672,4298,681,4408v4,38,8,75,13,113l65,4918v66,330,169,646,308,941l1115,5805v73,128,154,252,242,369l1011,6832v218,249,467,470,738,660l2365,7074v126,75,257,142,393,200l2787,8017v310,105,634,174,969,202l4081,7550v108,1,217,-3,327,-13c4446,7534,4483,7529,4520,7524r397,631c5249,8089,5564,7985,5859,7847r-54,-743c5933,7030,6057,6950,6174,6862r658,346c7080,6989,7302,6741,7492,6470l7075,5854v74,-126,141,-258,199,-393l8017,5432e" fillcolor="#00b050" stroked="f">
                  <v:path arrowok="t" o:connecttype="custom" o:connectlocs="537487,861137;220279,541538;537487,221940;854694,541538;537487,861137;1048681,715900;1074973,588061;987594,545360;985893,502264;984324,487371;1066601,434917;1026313,311032;929123,318149;897599,269385;942727,182797;846322,95814;765745,150771;714207,124413;710414,26622;583661,0;541280,88170;498506,89883;483725,91464;431794,8435;308705,49159;315768,146949;267501,178843;181299,133243;95097,230506;149774,311691;123482,363486;26423,367308;0,495147;87510,537848;89080,580944;90780,595837;8502,648159;48791,772176;145850,765059;177505,813691;132246,900411;228782,987394;309359,932305;360766,958663;364559,1056586;491312,1083208;533824,995038;576598,993325;591248,991612;643179,1074773;766399,1034181;759335,936259;807603,904365;893674,949965;980007,852702;925460,771517;951491,719722;1048681,715900" o:connectangles="0,0,0,0,0,0,0,0,0,0,0,0,0,0,0,0,0,0,0,0,0,0,0,0,0,0,0,0,0,0,0,0,0,0,0,0,0,0,0,0,0,0,0,0,0,0,0,0,0,0,0,0,0,0,0,0,0,0"/>
                  <o:lock v:ext="edit" verticies="t"/>
                </v:shape>
                <v:oval id="Oval 13" o:spid="_x0000_s1028" style="position:absolute;left:1847;top:1762;width:6986;height:7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" fillcolor="#e7e6e6 [3214]" stroked="f" strokeweight="1pt">
                  <v:stroke joinstyle="miter"/>
                  <v:shadow on="t" color="black" opacity="20971f" offset="0,2.2pt"/>
                  <v:textbox inset="5.4pt,2.7pt,5.4pt,2.7pt"/>
                </v:oval>
                <v:shape id="Freeform 14" o:spid="_x0000_s1029" style="position:absolute;left:3625;top:3572;width:3570;height:3548;visibility:visible;mso-wrap-style:square;v-text-anchor:middle" coordsize="293326,291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" path="m209886,261060v2533,-710,5067,,6153,2131c217125,265322,216401,267807,213867,269228v-19909,10653,-43076,15979,-66243,15979c133869,285207,119390,283077,105634,278816r-3258,8167l85725,266387r26425,-3551l108892,270648v33303,10653,70225,7102,100994,-9588xm237705,242731v1806,1789,2167,4651,361,6440c235899,252033,234455,256325,234455,260261r,22538l284658,282799r,-22538c284658,256325,283213,252033,280685,249171v-1445,-1789,-1084,-4651,361,-6440c283213,241300,286103,242016,287186,243089v4334,5008,6140,11090,6140,17172l293326,287449v,2147,-1806,4293,-4334,4293l230121,291742v-2529,,-4696,-2146,-4696,-4293l225425,260261v,-6082,2167,-12164,5779,-17172c233010,242016,235899,241300,237705,242731xm13867,242731v2167,1789,2167,4651,361,6440c11700,252033,10616,256325,10616,260261r,22538l60459,282799r,-22538c60459,256325,59737,252033,56847,249171v-1806,-1789,-1444,-4651,361,-6440c59376,241300,62265,242016,63710,243089v3611,5008,5779,11090,5779,17172l69489,287449v,2147,-2168,4293,-3973,4293l5921,291742v-2167,,-4334,-2146,-4334,-4293l1587,260261v,-6082,2167,-12164,6140,-17172c8810,242016,11700,241300,13867,242731xm258584,215195v-5697,,-9970,4586,-9970,10230c248614,231070,252887,235303,258584,235303v5697,,10326,-4233,10326,-9878c268910,219781,264281,215195,258584,215195xm34565,215195v-5751,,-10064,4586,-10064,10230c24501,231070,28814,235303,34565,235303v5751,,10424,-4233,10424,-9878c44989,219781,40316,215195,34565,215195xm258584,206375v10682,,18872,8467,18872,19050c277456,235656,269266,244122,258584,244122v-10326,,-18872,-8466,-18872,-18697c239712,214842,248258,206375,258584,206375xm34565,206375v10424,,19050,8467,19050,19050c53615,235656,44989,244122,34565,244122v-10423,,-18690,-8466,-18690,-18697c15875,214842,24142,206375,34565,206375xm146488,126379v-10329,,-18878,8549,-18878,18878c127610,155229,136159,163778,146488,163778v10685,,18877,-8549,18877,-18521c165365,134928,157173,126379,146488,126379xm146488,117475v15315,,27781,12466,27781,27782c174269,160572,161803,172682,146488,172682v-15316,,-27426,-12110,-27426,-27425c119062,129941,131172,117475,146488,117475xm18344,100013r6703,25412l16580,123277v-3880,22906,-1411,46886,6703,68719c23989,194501,23283,197006,20814,197722v-1059,358,-1411,358,-1764,358c17639,198080,15875,197006,15169,195217,6350,171595,3880,145825,8466,121130l,118624,18344,100013xm273140,97561v2504,-723,4650,362,5724,2531c287807,125040,288881,151435,283514,177467r8229,2893l272782,198077r-6082,-25672l275286,174936v5009,-23863,3578,-48811,-4651,-71590c269562,100815,270993,97923,273140,97561xm137253,74855r-3590,22791c133663,99454,132586,100540,130791,101263v-1795,724,-3950,1447,-6104,2532c123251,104519,121456,104157,120379,103434l101708,89687v-5026,3618,-8976,7597,-12207,12300l102785,120798v719,1447,1437,3256,360,4341c102426,127310,101708,129118,100990,131651v-1077,1447,-2154,2532,-3590,2894l74422,137800v-359,2894,-359,6150,-359,9044c74063,149738,74063,152632,74422,155526r22978,3618c98836,159144,99913,160229,100990,162038v718,2170,1436,3979,2155,6150c104222,169635,103504,171443,102785,172890l89501,191340v3231,5064,7181,9043,12207,12299l120379,190254v1077,-723,2872,-1085,4308,-361c126841,190616,128996,191340,130791,192425v1795,362,2872,1809,2872,3256l137253,218833v5745,362,11490,362,17234,l158077,195681v359,-1447,1796,-2894,2873,-3256c163104,191340,164899,190978,167412,189893v1436,-724,2873,-362,4668,361l190032,203639v5026,-3256,8975,-7235,12207,-12299l188954,172890v-718,-1447,-1077,-3255,-359,-4702c189673,166017,190032,164208,191109,162038v718,-1809,1795,-2894,3590,-2894l217318,155526v359,-2894,359,-5788,359,-8682c217677,143950,217677,140694,217318,137800r-22619,-3255c192904,134183,191827,133098,191109,131651v-1077,-2171,-1436,-3980,-2514,-6512c187877,124054,188236,122245,188954,120798r13285,-18811c199007,97284,195058,93305,190032,89687r-17952,13747c170285,104157,168848,104519,167412,103795v-2513,-1085,-3949,-1808,-6462,-2532c159873,100540,158436,99454,158077,97646l154487,74855v-5744,-723,-11489,-723,-17234,xm132945,66173v8617,-1085,17593,-1085,26210,c160950,66535,162745,68344,162745,69791r3590,23875c167412,94028,167771,94390,168848,94752l187877,80643v1437,-1447,3591,-1085,5027,c200444,85708,206547,91858,211574,99454v1077,1086,1077,3618,,4703l197571,124054v359,361,718,1085,718,1808l222345,130204v1436,,3231,1447,3590,3255c226294,137800,226653,142503,226653,146844v,4341,-359,8682,-718,13023c225576,161676,223781,163123,222345,163485r-24056,3979c198289,168188,197930,168911,197571,169635r14003,19534c212651,190616,212651,192787,211574,194234v-5027,7596,-11130,13746,-18670,18449c191468,214130,189314,214130,187877,212683l168848,198936v-1077,,-1436,724,-2154,724l162745,223536v,1808,-1795,3255,-3590,3617c154487,227877,150538,228238,145870,228238v-3949,,-8976,-361,-12925,-1085c130791,226791,129714,225344,129355,223536r-3591,-23876c124687,199660,123969,198936,123251,198936r-19029,13747c102426,214130,100272,214130,98836,212683,91655,207980,85552,201830,80525,194234v-1077,-1447,-1077,-3618,,-5065l94169,169635v-359,-724,-718,-1447,-718,-2171l70113,163485v-2154,-362,-3590,-1809,-4308,-3618c65446,155526,65087,151185,65087,146844v,-4341,359,-9044,718,-13385c66523,131651,67959,130204,70113,130204r23338,-4342c93451,125139,93810,124415,94169,124054l80525,104157v-1077,-1085,-1077,-3617,,-4703c85552,91858,91655,85708,98836,80643v1436,-1447,3590,-1085,5386,l123251,94752v718,-362,1436,-724,2513,-1086l129355,69791v359,-1447,1436,-3256,3590,-3618xm237705,36701v1806,1421,2167,4263,361,6395c235899,45937,234455,49490,234455,53398r,23091l284658,76489r,-23091c284658,49490,283213,45937,280685,43096v-1445,-2132,-1084,-4974,361,-6395c283213,34925,286103,35280,287186,37056v4334,4619,6140,10658,6140,16342l293326,80396v,2842,-1806,4974,-4334,4974l230121,85370v-2529,,-4696,-2132,-4696,-4974l225425,53398v,-5684,2167,-11723,5779,-16342c233010,35280,235899,34925,237705,36701xm13867,36701v2167,1421,2167,4263,361,6395c11700,45937,10616,49490,10616,53398r,23091l60459,76489r,-23091c60459,49490,59737,45937,56847,43096v-1806,-2132,-1444,-4974,361,-6395c59376,34925,62265,35280,63710,37056v3611,4619,5779,10658,5779,16342l69489,80396v,2842,-2168,4974,-3973,4974l5921,85370v-2167,,-4334,-2132,-4334,-4974l1587,53398v,-5684,2167,-11723,6140,-16342c8810,35280,11700,34925,13867,36701xm258584,8902v-5697,,-9970,4273,-9970,9970c248614,24213,252887,28842,258584,28842v5697,,10326,-4629,10326,-9970c268910,13175,264281,8902,258584,8902xm34565,8902v-5751,,-10064,4273,-10064,9970c24501,24213,28814,28842,34565,28842v5751,,10424,-4629,10424,-9970c44989,13175,40316,8902,34565,8902xm135893,6504v21576,-1693,43559,1514,64004,9533l203877,7840r14836,22452l191936,31361r3980,-7127c157198,9266,114136,12473,78674,33856v-362,356,-1448,712,-2533,712c75055,34568,73246,33856,72522,32074v-1085,-1426,-362,-4633,1810,-5702c93148,14790,114317,8197,135893,6504xm258584,v10682,,18872,8546,18872,18872c277456,29554,269266,37744,258584,37744v-10326,,-18872,-8190,-18872,-18872c239712,8546,248258,,258584,xm34565,c44989,,53615,8546,53615,18872v,10682,-8626,18872,-19050,18872c24142,37744,15875,29554,15875,18872,15875,8546,24142,,34565,xe" fillcolor="black [3213]" strokecolor="black [3213]" strokeweight=".25pt">
                  <v:path o:connecttype="custom" o:connectlocs="2540862,6687173;5048528,6261318;6847047,6782690;7055547,6242151;5422275,6242151;255335,6242151;1376061,5821719;142368,6997179;6219878,5161268;831461,5161268;6219878,4949730;831461,4949730;3523572,3031097;3523572,2817544;441298,2398711;458243,4750791;6570005,2339906;6415090,4135006;3215099,2341946;2152831,2446067;1790129,3305026;2481016,4033856;2999158,4554417;3802350,4693252;4864583,4589131;5227274,3730175;4536397,3001374;4026867,2489448;3197813,1587086;4519135,1934142;4769566,3018677;5348201,3921068;4640042,5101029;3828260,5448062;2964632,4771314;2265101,4068537;1582812,3200923;1936909,2385306;3111448,1673888;5639498,1834509;6907858,888795;5422275,1928245;342297,1033617;1367347,1033617;1575925,2047522;333538,880221;6219878,213519;831461,213519;4616767,752201;1787959,632496;5765923,452591;381906,452591" o:connectangles="0,0,0,0,0,0,0,0,0,0,0,0,0,0,0,0,0,0,0,0,0,0,0,0,0,0,0,0,0,0,0,0,0,0,0,0,0,0,0,0,0,0,0,0,0,0,0,0,0,0,0,0"/>
                  <o:lock v:ext="edit" aspectratio="t"/>
                </v:shape>
                <w10:wrap anchorx="margin"/>
              </v:group>
            </w:pict>
          </mc:Fallback>
        </mc:AlternateContent>
      </w:r>
    </w:p>
    <w:p w14:paraId="0DAAF09C" w14:textId="77777777" w:rsidR="00AC510F" w:rsidRPr="009D4342" w:rsidRDefault="00AC510F" w:rsidP="00AC510F">
      <w:pPr>
        <w:spacing w:after="0" w:line="360" w:lineRule="auto"/>
      </w:pPr>
      <w:r w:rsidRPr="009D4342">
        <w:tab/>
      </w:r>
      <w:r w:rsidRPr="009D4342">
        <w:rPr>
          <w:b/>
          <w:bCs/>
        </w:rPr>
        <w:t>Organisation</w:t>
      </w:r>
    </w:p>
    <w:p w14:paraId="71DD5740" w14:textId="0D296E00" w:rsidR="00AC510F" w:rsidRDefault="00AC510F" w:rsidP="00AC510F">
      <w:pPr>
        <w:spacing w:after="0" w:line="360" w:lineRule="auto"/>
      </w:pPr>
      <w:r w:rsidRPr="009D4342">
        <w:t xml:space="preserve">Sub-categories of the organisation work system included </w:t>
      </w:r>
      <w:r w:rsidRPr="009D4342">
        <w:rPr>
          <w:i/>
          <w:iCs/>
        </w:rPr>
        <w:t>resources</w:t>
      </w:r>
      <w:r w:rsidRPr="009D4342">
        <w:t xml:space="preserve">, and </w:t>
      </w:r>
      <w:r w:rsidRPr="009D4342">
        <w:rPr>
          <w:i/>
          <w:iCs/>
        </w:rPr>
        <w:t>management culture</w:t>
      </w:r>
      <w:r w:rsidRPr="009D4342">
        <w:t>. Contextual factors indexed within the organisational work system were the most prevalent across all 28 contextual domains. The data demonstrated that CH organisational factors have a strong mediating effect on research implementation. “</w:t>
      </w:r>
      <w:r w:rsidRPr="009D4342">
        <w:rPr>
          <w:i/>
          <w:iCs/>
        </w:rPr>
        <w:t>Care homes are recognized to be highly variable in terms of their organizational structure and this has been identified as a challenge to research.</w:t>
      </w:r>
      <w:r w:rsidRPr="009D4342">
        <w:t>” (p.979)</w:t>
      </w:r>
      <w:r w:rsidRPr="009D4342">
        <w:fldChar w:fldCharType="begin">
          <w:fldData xml:space="preserve">PEVuZE5vdGU+PENpdGU+PEF1dGhvcj5XYWxrZXI8L0F1dGhvcj48WWVhcj4yMDE2PC9ZZWFyPjxS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</w:fldData>
        </w:fldChar>
      </w:r>
      <w:r w:rsidR="009A2A9F">
        <w:instrText xml:space="preserve"> ADDIN EN.CITE </w:instrText>
      </w:r>
      <w:r w:rsidR="009A2A9F">
        <w:fldChar w:fldCharType="begin">
          <w:fldData xml:space="preserve">PEVuZE5vdGU+PENpdGU+PEF1dGhvcj5XYWxrZXI8L0F1dGhvcj48WWVhcj4yMDE2PC9ZZWFyPjxS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</w:fldData>
        </w:fldChar>
      </w:r>
      <w:r w:rsidR="009A2A9F">
        <w:instrText xml:space="preserve"> ADDIN EN.CITE.DATA </w:instrText>
      </w:r>
      <w:r w:rsidR="009A2A9F">
        <w:fldChar w:fldCharType="end"/>
      </w:r>
      <w:r w:rsidRPr="009D4342">
        <w:fldChar w:fldCharType="separate"/>
      </w:r>
      <w:r w:rsidR="009A2A9F">
        <w:rPr>
          <w:noProof/>
        </w:rPr>
        <w:t>[1]</w:t>
      </w:r>
      <w:r w:rsidRPr="009D4342">
        <w:fldChar w:fldCharType="end"/>
      </w:r>
      <w:r w:rsidRPr="009D4342">
        <w:t xml:space="preserve"> Not only did attributes of the organisation lend themselves to their state of readiness to host a research study but they also determined whether the organisation was poised to accept and adopt changes to habitual routines. The effects of staffing stability, the management culture, adequate allocation of resources, the influence of internal hierarchies, and the quality of communication within and across teams were all influential factors on successful research </w:t>
      </w:r>
      <w:r w:rsidRPr="009D4342">
        <w:lastRenderedPageBreak/>
        <w:t>implementation. There was a need for, “</w:t>
      </w:r>
      <w:r w:rsidRPr="009D4342">
        <w:rPr>
          <w:i/>
          <w:iCs/>
        </w:rPr>
        <w:t>vertically and horizontally linked teams (involving professional and nonregulated staff from various departments) to identify, instigate, own, and monitor a change process. This precipitated two change mechanisms: managerial support and a disruptive innovation</w:t>
      </w:r>
      <w:r w:rsidR="009A2A9F">
        <w:rPr>
          <w:i/>
          <w:iCs/>
        </w:rPr>
        <w:t>.</w:t>
      </w:r>
      <w:r w:rsidRPr="009D4342">
        <w:rPr>
          <w:i/>
          <w:iCs/>
        </w:rPr>
        <w:t>”</w:t>
      </w:r>
      <w:r w:rsidRPr="009D4342">
        <w:t xml:space="preserve"> (p.365)</w:t>
      </w:r>
      <w:r w:rsidRPr="009D4342">
        <w:fldChar w:fldCharType="begin"/>
      </w:r>
      <w:r w:rsidR="009A2A9F">
        <w:instrText xml:space="preserve"> ADDIN EN.CITE &lt;EndNote&gt;&lt;Cite&gt;&lt;Author&gt;Edwards&lt;/Author&gt;&lt;Year&gt;2018&lt;/Year&gt;&lt;RecNum&gt;29&lt;/RecNum&gt;&lt;DisplayText&gt;[2]&lt;/DisplayText&gt;&lt;record&gt;&lt;rec-number&gt;29&lt;/rec-number&gt;&lt;foreign-keys&gt;&lt;key app="EN" db-id="9dtpxwaf8trdxzezse8ve2elft05pzvaasdv" timestamp="1589895775"&gt;29&lt;/key&gt;&lt;/foreign-keys&gt;&lt;ref-type name="Journal Article"&gt;17&lt;/ref-type&gt;&lt;contributors&gt;&lt;authors&gt;&lt;author&gt;Edwards, Nancy C.&lt;/author&gt;&lt;author&gt;Smith Higuchi, Kathryn&lt;/author&gt;&lt;/authors&gt;&lt;/contributors&gt;&lt;titles&gt;&lt;title&gt;Process Evaluation of a Participatory, Multimodal Intervention to Improve Evidence‐Based Care in Long‐Term Care Settings&lt;/title&gt;&lt;secondary-title&gt;Worldviews on Evidence-Based Nursing&lt;/secondary-title&gt;&lt;/titles&gt;&lt;periodical&gt;&lt;full-title&gt;Worldviews on Evidence-Based Nursing&lt;/full-title&gt;&lt;/periodical&gt;&lt;pages&gt;361-367&lt;/pages&gt;&lt;volume&gt;15&lt;/volume&gt;&lt;number&gt;5&lt;/number&gt;&lt;dates&gt;&lt;year&gt;2018&lt;/year&gt;&lt;/dates&gt;&lt;accession-num&gt;132248910. Language: English. Entry Date: 20181013. Revision Date: 20191001. Publication Type: Article. Journal Subset: Core Nursing&lt;/accession-num&gt;&lt;urls&gt;&lt;related-urls&gt;&lt;url&gt;http://search.ebscohost.com/login.aspx?direct=true&amp;amp;AuthType=athens&amp;amp;db=cin20&amp;amp;AN=132248910&amp;amp;site=ehost-live&amp;amp;custid=ns128758&lt;/url&gt;&lt;/related-urls&gt;&lt;/urls&gt;&lt;electronic-resource-num&gt;10.1111/wvn.12313&lt;/electronic-resource-num&gt;&lt;/record&gt;&lt;/Cite&gt;&lt;/EndNote&gt;</w:instrText>
      </w:r>
      <w:r w:rsidRPr="009D4342">
        <w:fldChar w:fldCharType="separate"/>
      </w:r>
      <w:r w:rsidR="009A2A9F">
        <w:rPr>
          <w:noProof/>
        </w:rPr>
        <w:t>[2]</w:t>
      </w:r>
      <w:r w:rsidRPr="009D4342">
        <w:fldChar w:fldCharType="end"/>
      </w:r>
    </w:p>
    <w:p w14:paraId="7C3BA525" w14:textId="29055E3E" w:rsidR="009A2A9F" w:rsidRPr="009D4342" w:rsidRDefault="009A2A9F" w:rsidP="00AC510F">
      <w:pPr>
        <w:spacing w:after="0" w:line="360" w:lineRule="auto"/>
      </w:pPr>
      <w:r>
        <w:t>“</w:t>
      </w:r>
      <w:r w:rsidRPr="009A2A9F">
        <w:t xml:space="preserve">Organizational aspects influenced the ease with which the care program was embraced in.. [Dementia Special Care Units]. Staff turnover, high workload, concurrent projects, cancelled meetings and organizational changes were described as barriers for implementing the care program.” </w:t>
      </w:r>
      <w:r>
        <w:t>(</w:t>
      </w:r>
      <w:r w:rsidRPr="009A2A9F">
        <w:t>p.9</w:t>
      </w:r>
      <w:r>
        <w:t>)</w:t>
      </w:r>
      <w:r>
        <w:fldChar w:fldCharType="begin"/>
      </w:r>
      <w:r>
        <w:instrText xml:space="preserve"> ADDIN EN.CITE &lt;EndNote&gt;&lt;Cite&gt;&lt;Author&gt;Zwijsen&lt;/Author&gt;&lt;Year&gt;2014&lt;/Year&gt;&lt;RecNum&gt;1&lt;/RecNum&gt;&lt;DisplayText&gt;[3]&lt;/DisplayText&gt;&lt;record&gt;&lt;rec-number&gt;1&lt;/rec-number&gt;&lt;foreign-keys&gt;&lt;key app="EN" db-id="9dtpxwaf8trdxzezse8ve2elft05pzvaasdv" timestamp="1589895775"&gt;1&lt;/key&gt;&lt;/foreign-keys&gt;&lt;ref-type name="Journal Article"&gt;17&lt;/ref-type&gt;&lt;contributors&gt;&lt;authors&gt;&lt;author&gt;Zwijsen, S. A.&lt;/author&gt;&lt;author&gt;Smalbrugge, M.&lt;/author&gt;&lt;author&gt;Eefsting, J. A.&lt;/author&gt;&lt;author&gt;Gerritsen, D. L.&lt;/author&gt;&lt;author&gt;Hertogh, C. M. P. M.&lt;/author&gt;&lt;author&gt;Pot, A. M.&lt;/author&gt;&lt;/authors&gt;&lt;/contributors&gt;&lt;titles&gt;&lt;title&gt;Grip on challenging behavior: Process evaluation of the implementation of a care program&lt;/title&gt;&lt;secondary-title&gt;Trials&lt;/secondary-title&gt;&lt;/titles&gt;&lt;periodical&gt;&lt;full-title&gt;Trials&lt;/full-title&gt;&lt;/periodical&gt;&lt;volume&gt;15&lt;/volume&gt;&lt;number&gt;1&lt;/number&gt;&lt;dates&gt;&lt;year&gt;2014&lt;/year&gt;&lt;/dates&gt;&lt;accession-num&gt;600010404&lt;/accession-num&gt;&lt;urls&gt;&lt;related-urls&gt;&lt;url&gt;https://ovidsp.ovid.com/athens/ovidweb.cgi?T=JS&amp;amp;CSC=Y&amp;amp;NEWS=N&amp;amp;PAGE=fulltext&amp;amp;D=emed15&amp;amp;AN=600010404 https://cambridge-primo.hosted.exlibrisgroup.com/openurl/44CAM/44CAM_services_page?sid=OVID:embase&amp;amp;id=pmid:25059544&amp;amp;id=doi:10.1186%2F1745-6215-15-302&amp;amp;issn=174&lt;/url&gt;&lt;/related-urls&gt;&lt;/urls&gt;&lt;/record&gt;&lt;/Cite&gt;&lt;/EndNote&gt;</w:instrText>
      </w:r>
      <w:r>
        <w:fldChar w:fldCharType="separate"/>
      </w:r>
      <w:r>
        <w:rPr>
          <w:noProof/>
        </w:rPr>
        <w:t>[3]</w:t>
      </w:r>
      <w:r>
        <w:fldChar w:fldCharType="end"/>
      </w:r>
    </w:p>
    <w:p w14:paraId="5369367F" w14:textId="77777777" w:rsidR="00AC510F" w:rsidRPr="009D4342" w:rsidRDefault="00AC510F" w:rsidP="00AC510F">
      <w:pPr>
        <w:spacing w:after="0" w:line="360" w:lineRule="auto"/>
      </w:pPr>
      <w:r w:rsidRPr="009D4342">
        <w:rPr>
          <w:rFonts w:ascii="Calibri" w:eastAsia="Times New Roman" w:hAnsi="Calibri" w:cs="Calibri"/>
          <w:noProof/>
          <w:lang w:eastAsia="en-GB"/>
        </w:rPr>
        <mc:AlternateContent>
          <mc:Choice Requires="wpg">
            <w:drawing>
              <wp:anchor distT="0" distB="0" distL="114300" distR="114300" simplePos="0" relativeHeight="251659264" behindDoc="0" locked="0" layoutInCell="1" allowOverlap="1" wp14:anchorId="7E6E09B1" wp14:editId="5E76C4AF">
                <wp:simplePos x="0" y="0"/>
                <wp:positionH relativeFrom="margin">
                  <wp:posOffset>38100</wp:posOffset>
                </wp:positionH>
                <wp:positionV relativeFrom="paragraph">
                  <wp:posOffset>210820</wp:posOffset>
                </wp:positionV>
                <wp:extent cx="287655" cy="287655"/>
                <wp:effectExtent l="38100" t="19050" r="0" b="36195"/>
                <wp:wrapNone/>
                <wp:docPr id="2" name="Group 38"/>
                <wp:cNvGraphicFramePr/>
                <a:graphic xmlns:a="http://schemas.openxmlformats.org/drawingml/2006/main">
                  <a:graphicData uri="http://schemas.microsoft.com/office/word/2010/wordprocessingGroup">
                    <wpg:wgp>
                      <wpg:cNvGrpSpPr/>
                      <wpg:grpSpPr>
                        <a:xfrm>
                          <a:off x="0" y="0"/>
                          <a:ext cx="287655" cy="287655"/>
                          <a:chOff x="0" y="0"/>
                          <a:chExt cx="1074037" cy="1082835"/>
                        </a:xfrm>
                      </wpg:grpSpPr>
                      <wps:wsp>
                        <wps:cNvPr id="3" name="Freeform 8"/>
                        <wps:cNvSpPr>
                          <a:spLocks noEditPoints="1"/>
                        </wps:cNvSpPr>
                        <wps:spPr bwMode="auto">
                          <a:xfrm>
                            <a:off x="0" y="0"/>
                            <a:ext cx="1074037" cy="1082835"/>
                          </a:xfrm>
                          <a:custGeom>
                            <a:avLst/>
                            <a:gdLst>
                              <a:gd name="T0" fmla="*/ 3081 w 6246"/>
                              <a:gd name="T1" fmla="*/ 5136 h 6246"/>
                              <a:gd name="T2" fmla="*/ 1110 w 6246"/>
                              <a:gd name="T3" fmla="*/ 3081 h 6246"/>
                              <a:gd name="T4" fmla="*/ 3165 w 6246"/>
                              <a:gd name="T5" fmla="*/ 1110 h 6246"/>
                              <a:gd name="T6" fmla="*/ 5136 w 6246"/>
                              <a:gd name="T7" fmla="*/ 3165 h 6246"/>
                              <a:gd name="T8" fmla="*/ 3081 w 6246"/>
                              <a:gd name="T9" fmla="*/ 5136 h 6246"/>
                              <a:gd name="T10" fmla="*/ 6224 w 6246"/>
                              <a:gd name="T11" fmla="*/ 3429 h 6246"/>
                              <a:gd name="T12" fmla="*/ 6217 w 6246"/>
                              <a:gd name="T13" fmla="*/ 2752 h 6246"/>
                              <a:gd name="T14" fmla="*/ 5692 w 6246"/>
                              <a:gd name="T15" fmla="*/ 2626 h 6246"/>
                              <a:gd name="T16" fmla="*/ 5576 w 6246"/>
                              <a:gd name="T17" fmla="*/ 2217 h 6246"/>
                              <a:gd name="T18" fmla="*/ 5961 w 6246"/>
                              <a:gd name="T19" fmla="*/ 1837 h 6246"/>
                              <a:gd name="T20" fmla="*/ 5804 w 6246"/>
                              <a:gd name="T21" fmla="*/ 1536 h 6246"/>
                              <a:gd name="T22" fmla="*/ 5616 w 6246"/>
                              <a:gd name="T23" fmla="*/ 1254 h 6246"/>
                              <a:gd name="T24" fmla="*/ 5098 w 6246"/>
                              <a:gd name="T25" fmla="*/ 1409 h 6246"/>
                              <a:gd name="T26" fmla="*/ 4795 w 6246"/>
                              <a:gd name="T27" fmla="*/ 1111 h 6246"/>
                              <a:gd name="T28" fmla="*/ 4938 w 6246"/>
                              <a:gd name="T29" fmla="*/ 590 h 6246"/>
                              <a:gd name="T30" fmla="*/ 4348 w 6246"/>
                              <a:gd name="T31" fmla="*/ 258 h 6246"/>
                              <a:gd name="T32" fmla="*/ 3976 w 6246"/>
                              <a:gd name="T33" fmla="*/ 651 h 6246"/>
                              <a:gd name="T34" fmla="*/ 3565 w 6246"/>
                              <a:gd name="T35" fmla="*/ 545 h 6246"/>
                              <a:gd name="T36" fmla="*/ 3428 w 6246"/>
                              <a:gd name="T37" fmla="*/ 22 h 6246"/>
                              <a:gd name="T38" fmla="*/ 2752 w 6246"/>
                              <a:gd name="T39" fmla="*/ 30 h 6246"/>
                              <a:gd name="T40" fmla="*/ 2625 w 6246"/>
                              <a:gd name="T41" fmla="*/ 555 h 6246"/>
                              <a:gd name="T42" fmla="*/ 2217 w 6246"/>
                              <a:gd name="T43" fmla="*/ 670 h 6246"/>
                              <a:gd name="T44" fmla="*/ 1837 w 6246"/>
                              <a:gd name="T45" fmla="*/ 286 h 6246"/>
                              <a:gd name="T46" fmla="*/ 1536 w 6246"/>
                              <a:gd name="T47" fmla="*/ 442 h 6246"/>
                              <a:gd name="T48" fmla="*/ 1254 w 6246"/>
                              <a:gd name="T49" fmla="*/ 629 h 6246"/>
                              <a:gd name="T50" fmla="*/ 1408 w 6246"/>
                              <a:gd name="T51" fmla="*/ 1148 h 6246"/>
                              <a:gd name="T52" fmla="*/ 1110 w 6246"/>
                              <a:gd name="T53" fmla="*/ 1452 h 6246"/>
                              <a:gd name="T54" fmla="*/ 590 w 6246"/>
                              <a:gd name="T55" fmla="*/ 1309 h 6246"/>
                              <a:gd name="T56" fmla="*/ 257 w 6246"/>
                              <a:gd name="T57" fmla="*/ 1898 h 6246"/>
                              <a:gd name="T58" fmla="*/ 650 w 6246"/>
                              <a:gd name="T59" fmla="*/ 2270 h 6246"/>
                              <a:gd name="T60" fmla="*/ 545 w 6246"/>
                              <a:gd name="T61" fmla="*/ 2681 h 6246"/>
                              <a:gd name="T62" fmla="*/ 22 w 6246"/>
                              <a:gd name="T63" fmla="*/ 2819 h 6246"/>
                              <a:gd name="T64" fmla="*/ 29 w 6246"/>
                              <a:gd name="T65" fmla="*/ 3495 h 6246"/>
                              <a:gd name="T66" fmla="*/ 555 w 6246"/>
                              <a:gd name="T67" fmla="*/ 3620 h 6246"/>
                              <a:gd name="T68" fmla="*/ 669 w 6246"/>
                              <a:gd name="T69" fmla="*/ 4030 h 6246"/>
                              <a:gd name="T70" fmla="*/ 285 w 6246"/>
                              <a:gd name="T71" fmla="*/ 4410 h 6246"/>
                              <a:gd name="T72" fmla="*/ 441 w 6246"/>
                              <a:gd name="T73" fmla="*/ 4710 h 6246"/>
                              <a:gd name="T74" fmla="*/ 629 w 6246"/>
                              <a:gd name="T75" fmla="*/ 4992 h 6246"/>
                              <a:gd name="T76" fmla="*/ 1148 w 6246"/>
                              <a:gd name="T77" fmla="*/ 4838 h 6246"/>
                              <a:gd name="T78" fmla="*/ 1451 w 6246"/>
                              <a:gd name="T79" fmla="*/ 5136 h 6246"/>
                              <a:gd name="T80" fmla="*/ 1308 w 6246"/>
                              <a:gd name="T81" fmla="*/ 5657 h 6246"/>
                              <a:gd name="T82" fmla="*/ 1897 w 6246"/>
                              <a:gd name="T83" fmla="*/ 5988 h 6246"/>
                              <a:gd name="T84" fmla="*/ 2270 w 6246"/>
                              <a:gd name="T85" fmla="*/ 5596 h 6246"/>
                              <a:gd name="T86" fmla="*/ 2681 w 6246"/>
                              <a:gd name="T87" fmla="*/ 5701 h 6246"/>
                              <a:gd name="T88" fmla="*/ 2818 w 6246"/>
                              <a:gd name="T89" fmla="*/ 6225 h 6246"/>
                              <a:gd name="T90" fmla="*/ 3495 w 6246"/>
                              <a:gd name="T91" fmla="*/ 6218 h 6246"/>
                              <a:gd name="T92" fmla="*/ 3620 w 6246"/>
                              <a:gd name="T93" fmla="*/ 5692 h 6246"/>
                              <a:gd name="T94" fmla="*/ 4029 w 6246"/>
                              <a:gd name="T95" fmla="*/ 5577 h 6246"/>
                              <a:gd name="T96" fmla="*/ 4410 w 6246"/>
                              <a:gd name="T97" fmla="*/ 5961 h 6246"/>
                              <a:gd name="T98" fmla="*/ 4710 w 6246"/>
                              <a:gd name="T99" fmla="*/ 5805 h 6246"/>
                              <a:gd name="T100" fmla="*/ 4992 w 6246"/>
                              <a:gd name="T101" fmla="*/ 5617 h 6246"/>
                              <a:gd name="T102" fmla="*/ 4837 w 6246"/>
                              <a:gd name="T103" fmla="*/ 5099 h 6246"/>
                              <a:gd name="T104" fmla="*/ 5135 w 6246"/>
                              <a:gd name="T105" fmla="*/ 4795 h 6246"/>
                              <a:gd name="T106" fmla="*/ 5656 w 6246"/>
                              <a:gd name="T107" fmla="*/ 4938 h 6246"/>
                              <a:gd name="T108" fmla="*/ 5988 w 6246"/>
                              <a:gd name="T109" fmla="*/ 4349 h 6246"/>
                              <a:gd name="T110" fmla="*/ 5595 w 6246"/>
                              <a:gd name="T111" fmla="*/ 3976 h 6246"/>
                              <a:gd name="T112" fmla="*/ 5701 w 6246"/>
                              <a:gd name="T113" fmla="*/ 3566 h 6246"/>
                              <a:gd name="T114" fmla="*/ 6224 w 6246"/>
                              <a:gd name="T115" fmla="*/ 3429 h 62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6246" h="6246">
                                <a:moveTo>
                                  <a:pt x="3081" y="5136"/>
                                </a:moveTo>
                                <a:cubicBezTo>
                                  <a:pt x="1971" y="5113"/>
                                  <a:pt x="1087" y="4191"/>
                                  <a:pt x="1110" y="3081"/>
                                </a:cubicBezTo>
                                <a:cubicBezTo>
                                  <a:pt x="1133" y="1971"/>
                                  <a:pt x="2055" y="1087"/>
                                  <a:pt x="3165" y="1110"/>
                                </a:cubicBezTo>
                                <a:cubicBezTo>
                                  <a:pt x="4275" y="1133"/>
                                  <a:pt x="5159" y="2055"/>
                                  <a:pt x="5136" y="3165"/>
                                </a:cubicBezTo>
                                <a:cubicBezTo>
                                  <a:pt x="5113" y="4275"/>
                                  <a:pt x="4191" y="5160"/>
                                  <a:pt x="3081" y="5136"/>
                                </a:cubicBezTo>
                                <a:close/>
                                <a:moveTo>
                                  <a:pt x="6224" y="3429"/>
                                </a:moveTo>
                                <a:cubicBezTo>
                                  <a:pt x="6246" y="3204"/>
                                  <a:pt x="6244" y="2978"/>
                                  <a:pt x="6217" y="2752"/>
                                </a:cubicBezTo>
                                <a:lnTo>
                                  <a:pt x="5692" y="2626"/>
                                </a:lnTo>
                                <a:cubicBezTo>
                                  <a:pt x="5665" y="2489"/>
                                  <a:pt x="5626" y="2351"/>
                                  <a:pt x="5576" y="2217"/>
                                </a:cubicBezTo>
                                <a:lnTo>
                                  <a:pt x="5961" y="1837"/>
                                </a:lnTo>
                                <a:cubicBezTo>
                                  <a:pt x="5915" y="1735"/>
                                  <a:pt x="5863" y="1634"/>
                                  <a:pt x="5804" y="1536"/>
                                </a:cubicBezTo>
                                <a:cubicBezTo>
                                  <a:pt x="5747" y="1438"/>
                                  <a:pt x="5684" y="1344"/>
                                  <a:pt x="5616" y="1254"/>
                                </a:cubicBezTo>
                                <a:lnTo>
                                  <a:pt x="5098" y="1409"/>
                                </a:lnTo>
                                <a:cubicBezTo>
                                  <a:pt x="5004" y="1301"/>
                                  <a:pt x="4903" y="1201"/>
                                  <a:pt x="4795" y="1111"/>
                                </a:cubicBezTo>
                                <a:lnTo>
                                  <a:pt x="4938" y="590"/>
                                </a:lnTo>
                                <a:cubicBezTo>
                                  <a:pt x="4753" y="458"/>
                                  <a:pt x="4555" y="347"/>
                                  <a:pt x="4348" y="258"/>
                                </a:cubicBezTo>
                                <a:lnTo>
                                  <a:pt x="3976" y="651"/>
                                </a:lnTo>
                                <a:cubicBezTo>
                                  <a:pt x="3842" y="605"/>
                                  <a:pt x="3704" y="570"/>
                                  <a:pt x="3565" y="545"/>
                                </a:cubicBezTo>
                                <a:lnTo>
                                  <a:pt x="3428" y="22"/>
                                </a:lnTo>
                                <a:cubicBezTo>
                                  <a:pt x="3204" y="0"/>
                                  <a:pt x="2977" y="2"/>
                                  <a:pt x="2752" y="30"/>
                                </a:cubicBezTo>
                                <a:lnTo>
                                  <a:pt x="2625" y="555"/>
                                </a:lnTo>
                                <a:cubicBezTo>
                                  <a:pt x="2487" y="581"/>
                                  <a:pt x="2351" y="620"/>
                                  <a:pt x="2217" y="670"/>
                                </a:cubicBezTo>
                                <a:lnTo>
                                  <a:pt x="1837" y="286"/>
                                </a:lnTo>
                                <a:cubicBezTo>
                                  <a:pt x="1735" y="331"/>
                                  <a:pt x="1634" y="383"/>
                                  <a:pt x="1536" y="442"/>
                                </a:cubicBezTo>
                                <a:cubicBezTo>
                                  <a:pt x="1437" y="500"/>
                                  <a:pt x="1344" y="563"/>
                                  <a:pt x="1254" y="629"/>
                                </a:cubicBezTo>
                                <a:lnTo>
                                  <a:pt x="1408" y="1148"/>
                                </a:lnTo>
                                <a:cubicBezTo>
                                  <a:pt x="1300" y="1243"/>
                                  <a:pt x="1200" y="1344"/>
                                  <a:pt x="1110" y="1452"/>
                                </a:cubicBezTo>
                                <a:lnTo>
                                  <a:pt x="590" y="1309"/>
                                </a:lnTo>
                                <a:cubicBezTo>
                                  <a:pt x="457" y="1494"/>
                                  <a:pt x="346" y="1691"/>
                                  <a:pt x="257" y="1898"/>
                                </a:cubicBezTo>
                                <a:lnTo>
                                  <a:pt x="650" y="2270"/>
                                </a:lnTo>
                                <a:cubicBezTo>
                                  <a:pt x="604" y="2404"/>
                                  <a:pt x="570" y="2542"/>
                                  <a:pt x="545" y="2681"/>
                                </a:cubicBezTo>
                                <a:lnTo>
                                  <a:pt x="22" y="2819"/>
                                </a:lnTo>
                                <a:cubicBezTo>
                                  <a:pt x="0" y="3043"/>
                                  <a:pt x="2" y="3269"/>
                                  <a:pt x="29" y="3495"/>
                                </a:cubicBezTo>
                                <a:lnTo>
                                  <a:pt x="555" y="3620"/>
                                </a:lnTo>
                                <a:cubicBezTo>
                                  <a:pt x="581" y="3759"/>
                                  <a:pt x="620" y="3895"/>
                                  <a:pt x="669" y="4030"/>
                                </a:cubicBezTo>
                                <a:lnTo>
                                  <a:pt x="285" y="4410"/>
                                </a:lnTo>
                                <a:cubicBezTo>
                                  <a:pt x="331" y="4512"/>
                                  <a:pt x="382" y="4612"/>
                                  <a:pt x="441" y="4710"/>
                                </a:cubicBezTo>
                                <a:cubicBezTo>
                                  <a:pt x="499" y="4809"/>
                                  <a:pt x="562" y="4903"/>
                                  <a:pt x="629" y="4992"/>
                                </a:cubicBezTo>
                                <a:lnTo>
                                  <a:pt x="1148" y="4838"/>
                                </a:lnTo>
                                <a:cubicBezTo>
                                  <a:pt x="1242" y="4946"/>
                                  <a:pt x="1344" y="5046"/>
                                  <a:pt x="1451" y="5136"/>
                                </a:cubicBezTo>
                                <a:lnTo>
                                  <a:pt x="1308" y="5657"/>
                                </a:lnTo>
                                <a:cubicBezTo>
                                  <a:pt x="1494" y="5789"/>
                                  <a:pt x="1691" y="5900"/>
                                  <a:pt x="1897" y="5988"/>
                                </a:cubicBezTo>
                                <a:lnTo>
                                  <a:pt x="2270" y="5596"/>
                                </a:lnTo>
                                <a:cubicBezTo>
                                  <a:pt x="2404" y="5642"/>
                                  <a:pt x="2540" y="5677"/>
                                  <a:pt x="2681" y="5701"/>
                                </a:cubicBezTo>
                                <a:lnTo>
                                  <a:pt x="2818" y="6225"/>
                                </a:lnTo>
                                <a:cubicBezTo>
                                  <a:pt x="3042" y="6246"/>
                                  <a:pt x="3269" y="6245"/>
                                  <a:pt x="3495" y="6218"/>
                                </a:cubicBezTo>
                                <a:lnTo>
                                  <a:pt x="3620" y="5692"/>
                                </a:lnTo>
                                <a:cubicBezTo>
                                  <a:pt x="3758" y="5665"/>
                                  <a:pt x="3894" y="5627"/>
                                  <a:pt x="4029" y="5577"/>
                                </a:cubicBezTo>
                                <a:lnTo>
                                  <a:pt x="4410" y="5961"/>
                                </a:lnTo>
                                <a:cubicBezTo>
                                  <a:pt x="4511" y="5916"/>
                                  <a:pt x="4612" y="5864"/>
                                  <a:pt x="4710" y="5805"/>
                                </a:cubicBezTo>
                                <a:cubicBezTo>
                                  <a:pt x="4808" y="5747"/>
                                  <a:pt x="4902" y="5684"/>
                                  <a:pt x="4992" y="5617"/>
                                </a:cubicBezTo>
                                <a:lnTo>
                                  <a:pt x="4837" y="5099"/>
                                </a:lnTo>
                                <a:cubicBezTo>
                                  <a:pt x="4946" y="5005"/>
                                  <a:pt x="5045" y="4903"/>
                                  <a:pt x="5135" y="4795"/>
                                </a:cubicBezTo>
                                <a:lnTo>
                                  <a:pt x="5656" y="4938"/>
                                </a:lnTo>
                                <a:cubicBezTo>
                                  <a:pt x="5789" y="4753"/>
                                  <a:pt x="5900" y="4555"/>
                                  <a:pt x="5988" y="4349"/>
                                </a:cubicBezTo>
                                <a:lnTo>
                                  <a:pt x="5595" y="3976"/>
                                </a:lnTo>
                                <a:cubicBezTo>
                                  <a:pt x="5641" y="3843"/>
                                  <a:pt x="5677" y="3706"/>
                                  <a:pt x="5701" y="3566"/>
                                </a:cubicBezTo>
                                <a:lnTo>
                                  <a:pt x="6224" y="3429"/>
                                </a:lnTo>
                              </a:path>
                            </a:pathLst>
                          </a:custGeom>
                          <a:solidFill>
                            <a:srgbClr val="FF0000"/>
                          </a:solidFill>
                          <a:ln>
                            <a:noFill/>
                          </a:ln>
                        </wps:spPr>
                        <wps:bodyPr vert="horz" wrap="square" lIns="68580" tIns="34290" rIns="68580" bIns="34290" numCol="1" anchor="t" anchorCtr="0" compatLnSpc="1">
                          <a:prstTxWarp prst="textNoShape">
                            <a:avLst/>
                          </a:prstTxWarp>
                        </wps:bodyPr>
                      </wps:wsp>
                      <wps:wsp>
                        <wps:cNvPr id="4" name="Oval 4"/>
                        <wps:cNvSpPr/>
                        <wps:spPr>
                          <a:xfrm>
                            <a:off x="184043" y="164615"/>
                            <a:ext cx="698589" cy="704311"/>
                          </a:xfrm>
                          <a:prstGeom prst="ellipse">
                            <a:avLst/>
                          </a:prstGeom>
                          <a:solidFill>
                            <a:schemeClr val="bg2"/>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8">
                            <a:clrChange>
                              <a:clrFrom>
                                <a:srgbClr val="FDFDFD"/>
                              </a:clrFrom>
                              <a:clrTo>
                                <a:srgbClr val="FDFDFD">
                                  <a:alpha val="0"/>
                                </a:srgbClr>
                              </a:clrTo>
                            </a:clrChange>
                          </a:blip>
                          <a:stretch>
                            <a:fillRect/>
                          </a:stretch>
                        </pic:blipFill>
                        <pic:spPr>
                          <a:xfrm>
                            <a:off x="356980" y="351859"/>
                            <a:ext cx="345334" cy="337486"/>
                          </a:xfrm>
                          <a:prstGeom prst="rect">
                            <a:avLst/>
                          </a:prstGeom>
                          <a:solidFill>
                            <a:schemeClr val="bg2">
                              <a:alpha val="8000"/>
                            </a:schemeClr>
                          </a:solidFill>
                        </pic:spPr>
                      </pic:pic>
                    </wpg:wgp>
                  </a:graphicData>
                </a:graphic>
              </wp:anchor>
            </w:drawing>
          </mc:Choice>
          <mc:Fallback>
            <w:pict>
              <v:group w14:anchorId="2CB53420" id="Group 38" o:spid="_x0000_s1026" style="position:absolute;margin-left:3pt;margin-top:16.6pt;width:22.65pt;height:22.65pt;z-index:251659264;mso-position-horizontal-relative:margin" coordsize="10740,108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">
                <v:shape id="Freeform 8" o:spid="_x0000_s1027" style="position:absolute;width:10740;height:10828;visibility:visible;mso-wrap-style:square;v-text-anchor:top" coordsize="6246,6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" path="m3081,5136c1971,5113,1087,4191,1110,3081,1133,1971,2055,1087,3165,1110v1110,23,1994,945,1971,2055c5113,4275,4191,5160,3081,5136xm6224,3429v22,-225,20,-451,-7,-677l5692,2626v-27,-137,-66,-275,-116,-409l5961,1837v-46,-102,-98,-203,-157,-301c5747,1438,5684,1344,5616,1254r-518,155c5004,1301,4903,1201,4795,1111l4938,590c4753,458,4555,347,4348,258l3976,651c3842,605,3704,570,3565,545l3428,22c3204,,2977,2,2752,30l2625,555v-138,26,-274,65,-408,115l1837,286v-102,45,-203,97,-301,156c1437,500,1344,563,1254,629r154,519c1300,1243,1200,1344,1110,1452l590,1309c457,1494,346,1691,257,1898r393,372c604,2404,570,2542,545,2681l22,2819c,3043,2,3269,29,3495r526,125c581,3759,620,3895,669,4030l285,4410v46,102,97,202,156,300c499,4809,562,4903,629,4992r519,-154c1242,4946,1344,5046,1451,5136r-143,521c1494,5789,1691,5900,1897,5988r373,-392c2404,5642,2540,5677,2681,5701r137,524c3042,6246,3269,6245,3495,6218r125,-526c3758,5665,3894,5627,4029,5577r381,384c4511,5916,4612,5864,4710,5805v98,-58,192,-121,282,-188l4837,5099v109,-94,208,-196,298,-304l5656,4938v133,-185,244,-383,332,-589l5595,3976v46,-133,82,-270,106,-410l6224,3429e" fillcolor="red" stroked="f">
                  <v:path arrowok="t" o:connecttype="custom" o:connectlocs="529796,890400;190871,534136;544241,192435;883166,548699;529796,890400;1070254,594467;1069050,477099;978773,455255;958826,384349;1025030,318471;998032,266288;965705,217399;876632,244271;824529,192608;849119,102285;747665,44728;683697,112860;613023,94484;589465,3814;473223,5201;451384,96217;381226,116154;315883,49582;264124,76627;215633,109046;242114,199023;190871,251725;101454,226934;44193,329046;111771,393538;93716,464790;3783,488715;4987,605909;95436,627580;115039,698659;49007,764538;75833,816547;108160,865436;197405,838738;249508,890400;224918,980723;326200,1038107;390340,970148;461014,988351;484572,1079194;600986,1077981;622481,986791;692811,966854;758326,1033426;809913,1006381;858404,973789;831751,883986;882994,831283;972583,856074;1029672,753962;962094,689297;980321,618218;1070254,594467" o:connectangles="0,0,0,0,0,0,0,0,0,0,0,0,0,0,0,0,0,0,0,0,0,0,0,0,0,0,0,0,0,0,0,0,0,0,0,0,0,0,0,0,0,0,0,0,0,0,0,0,0,0,0,0,0,0,0,0,0,0"/>
                  <o:lock v:ext="edit" verticies="t"/>
                </v:shape>
                <v:oval id="Oval 4" o:spid="_x0000_s1028" style="position:absolute;left:1840;top:1646;width:6986;height:7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" fillcolor="#e7e6e6 [3214]" stroked="f" strokeweight="1pt">
                  <v:stroke joinstyle="miter"/>
                  <v:shadow on="t" color="black" opacity="20971f" offset="0,2.2pt"/>
                  <v:textbox inset="5.4pt,2.7pt,5.4pt,2.7pt"/>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style="position:absolute;left:3569;top:3518;width:3454;height:3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" filled="t" fillcolor="#e7e6e6 [3214]">
                  <v:fill opacity="5140f"/>
                  <v:imagedata r:id="rId9" o:title="" chromakey="#fdfdfd"/>
                </v:shape>
                <w10:wrap anchorx="margin"/>
              </v:group>
            </w:pict>
          </mc:Fallback>
        </mc:AlternateContent>
      </w:r>
    </w:p>
    <w:p w14:paraId="065C96E8" w14:textId="77777777" w:rsidR="00AC510F" w:rsidRPr="009D4342" w:rsidRDefault="00AC510F" w:rsidP="00AC510F">
      <w:pPr>
        <w:spacing w:after="0" w:line="360" w:lineRule="auto"/>
        <w:ind w:firstLine="720"/>
      </w:pPr>
      <w:r w:rsidRPr="009D4342">
        <w:rPr>
          <w:b/>
          <w:bCs/>
        </w:rPr>
        <w:t>Task</w:t>
      </w:r>
    </w:p>
    <w:p w14:paraId="291603EC" w14:textId="2E6F989B" w:rsidR="00AC510F" w:rsidRPr="009D4342" w:rsidRDefault="00AC510F" w:rsidP="00AC510F">
      <w:pPr>
        <w:spacing w:after="0" w:line="360" w:lineRule="auto"/>
        <w:rPr>
          <w:highlight w:val="yellow"/>
        </w:rPr>
      </w:pPr>
      <w:r w:rsidRPr="009D4342">
        <w:t xml:space="preserve">The task work system was the second highest in terms of prevalence of contextual factors in the included literature. Sub-categories of the task work system were </w:t>
      </w:r>
      <w:r w:rsidRPr="009D4342">
        <w:rPr>
          <w:i/>
          <w:iCs/>
        </w:rPr>
        <w:t>research load</w:t>
      </w:r>
      <w:r w:rsidRPr="009D4342">
        <w:t xml:space="preserve">, and </w:t>
      </w:r>
      <w:r w:rsidRPr="009D4342">
        <w:rPr>
          <w:i/>
          <w:iCs/>
        </w:rPr>
        <w:t>staff workload</w:t>
      </w:r>
      <w:r w:rsidRPr="009D4342">
        <w:t>. They represented four out of the top six context domains: congruence of research activities with routine care, the roll of collaboration in supporting research tasks, perceived complexity of the implementation process, and the time and resources the intervention required. Novel research activities were not prioritized in many situations because, “</w:t>
      </w:r>
      <w:r w:rsidRPr="009D4342">
        <w:rPr>
          <w:i/>
        </w:rPr>
        <w:t>the new routines were seldom accompanied by suggestions as to what routines should be replaced.”</w:t>
      </w:r>
      <w:r w:rsidRPr="009D4342">
        <w:t xml:space="preserve"> (p.90)</w:t>
      </w:r>
      <w:r w:rsidRPr="009D4342">
        <w:fldChar w:fldCharType="begin"/>
      </w:r>
      <w:r w:rsidR="009A2A9F">
        <w:instrText xml:space="preserve"> ADDIN EN.CITE &lt;EndNote&gt;&lt;Cite&gt;&lt;Author&gt;Eldh&lt;/Author&gt;&lt;Year&gt;2018&lt;/Year&gt;&lt;RecNum&gt;28&lt;/RecNum&gt;&lt;DisplayText&gt;[4]&lt;/DisplayText&gt;&lt;record&gt;&lt;rec-number&gt;28&lt;/rec-number&gt;&lt;foreign-keys&gt;&lt;key app="EN" db-id="9dtpxwaf8trdxzezse8ve2elft05pzvaasdv" timestamp="1589895775"&gt;28&lt;/key&gt;&lt;/foreign-keys&gt;&lt;ref-type name="Journal Article"&gt;17&lt;/ref-type&gt;&lt;contributors&gt;&lt;authors&gt;&lt;author&gt;Eldh, Ann Catrine&lt;/author&gt;&lt;author&gt;Olai, Lena&lt;/author&gt;&lt;author&gt;Jönsson, Birgitta&lt;/author&gt;&lt;author&gt;Wallin, Laris&lt;/author&gt;&lt;author&gt;Denti, Leif&lt;/author&gt;&lt;author&gt;Elf, Marie&lt;/author&gt;&lt;/authors&gt;&lt;/contributors&gt;&lt;titles&gt;&lt;title&gt;Supporting first-line managers in implementing oral care guidelines in nursing homes&lt;/title&gt;&lt;secondary-title&gt;Nordic Journal of Nursing Research&lt;/secondary-title&gt;&lt;/titles&gt;&lt;periodical&gt;&lt;full-title&gt;Nordic Journal of Nursing Research&lt;/full-title&gt;&lt;/periodical&gt;&lt;pages&gt;87-95&lt;/pages&gt;&lt;volume&gt;38&lt;/volume&gt;&lt;number&gt;2&lt;/number&gt;&lt;dates&gt;&lt;year&gt;2018&lt;/year&gt;&lt;/dates&gt;&lt;accession-num&gt;129729378. Language: English. Entry Date: 20180525. Revision Date: 20180528. Publication Type: Article&lt;/accession-num&gt;&lt;urls&gt;&lt;related-urls&gt;&lt;url&gt;http://search.ebscohost.com/login.aspx?direct=true&amp;amp;AuthType=athens&amp;amp;db=cin20&amp;amp;AN=129729378&amp;amp;site=ehost-live&amp;amp;custid=ns128758&lt;/url&gt;&lt;/related-urls&gt;&lt;/urls&gt;&lt;electronic-resource-num&gt;10.1177/2057158517713379&lt;/electronic-resource-num&gt;&lt;/record&gt;&lt;/Cite&gt;&lt;/EndNote&gt;</w:instrText>
      </w:r>
      <w:r w:rsidRPr="009D4342">
        <w:fldChar w:fldCharType="separate"/>
      </w:r>
      <w:r w:rsidR="009A2A9F">
        <w:rPr>
          <w:noProof/>
        </w:rPr>
        <w:t>[4]</w:t>
      </w:r>
      <w:r w:rsidRPr="009D4342">
        <w:fldChar w:fldCharType="end"/>
      </w:r>
      <w:r w:rsidRPr="009D4342">
        <w:t xml:space="preserve"> The additional ‘load’ that staff experienced required extra effort for which their appeared few rewards, unless the benefit to residents’ was clear over the short term. One internal facilitator reported, “…</w:t>
      </w:r>
      <w:r w:rsidRPr="009D4342">
        <w:rPr>
          <w:i/>
          <w:iCs/>
        </w:rPr>
        <w:t xml:space="preserve">after the residential, I was exhausted. For five days I just sat there, demolished, and like ‘where do I start’.” </w:t>
      </w:r>
      <w:r w:rsidRPr="009D4342">
        <w:t>(p.6)</w:t>
      </w:r>
      <w:r w:rsidRPr="009D4342">
        <w:fldChar w:fldCharType="begin"/>
      </w:r>
      <w:r w:rsidR="009A2A9F">
        <w:instrText xml:space="preserve"> ADDIN EN.CITE &lt;EndNote&gt;&lt;Cite&gt;&lt;Author&gt;Rycroft-Malone&lt;/Author&gt;&lt;Year&gt;2018&lt;/Year&gt;&lt;RecNum&gt;9&lt;/RecNum&gt;&lt;DisplayText&gt;[5]&lt;/DisplayText&gt;&lt;record&gt;&lt;rec-number&gt;9&lt;/rec-number&gt;&lt;foreign-keys&gt;&lt;key app="EN" db-id="9dtpxwaf8trdxzezse8ve2elft05pzvaasdv" timestamp="1589895775"&gt;9&lt;/key&gt;&lt;/foreign-keys&gt;&lt;ref-type name="Journal Article"&gt;17&lt;/ref-type&gt;&lt;contributors&gt;&lt;authors&gt;&lt;author&gt;Rycroft-Malone, J.&lt;/author&gt;&lt;author&gt;Seers, K.&lt;/author&gt;&lt;author&gt;Eldh, A. C.&lt;/author&gt;&lt;author&gt;Cox, K.&lt;/author&gt;&lt;author&gt;Crichton, N.&lt;/author&gt;&lt;author&gt;Harvey, G.&lt;/author&gt;&lt;author&gt;Hawkes, C.&lt;/author&gt;&lt;author&gt;Kitson, A.&lt;/author&gt;&lt;author&gt;McCormack, B.&lt;/author&gt;&lt;author&gt;McMullan, C.&lt;/author&gt;&lt;author&gt;Mockford, C.&lt;/author&gt;&lt;author&gt;Niessen, T.&lt;/author&gt;&lt;author&gt;Slater, P.&lt;/author&gt;&lt;author&gt;Titchen, A.&lt;/author&gt;&lt;author&gt;van der Zijpp, T.&lt;/author&gt;&lt;author&gt;Wallin, L.&lt;/author&gt;&lt;/authors&gt;&lt;/contributors&gt;&lt;titles&gt;&lt;title&gt;A realist process evaluation within the Facilitating Implementation of Research Evidence (FIRE) cluster randomised controlled international trial: an exemplar&lt;/title&gt;&lt;secondary-title&gt;Implementation Science&lt;/secondary-title&gt;&lt;/titles&gt;&lt;periodical&gt;&lt;full-title&gt;Implementation Science&lt;/full-title&gt;&lt;/periodical&gt;&lt;pages&gt;138&lt;/pages&gt;&lt;volume&gt;13&lt;/volume&gt;&lt;number&gt;1&lt;/number&gt;&lt;dates&gt;&lt;year&gt;2018&lt;/year&gt;&lt;/dates&gt;&lt;accession-num&gt;30442165&lt;/accession-num&gt;&lt;urls&gt;&lt;related-urls&gt;&lt;url&gt;https://ovidsp.ovid.com/athens/ovidweb.cgi?T=JS&amp;amp;CSC=Y&amp;amp;NEWS=N&amp;amp;PAGE=fulltext&amp;amp;D=medl&amp;amp;AN=30442165 https://cambridge-primo.hosted.exlibrisgroup.com/openurl/44CAM/44CAM_services_page?sid=OVID:medline&amp;amp;id=pmid:30442165&amp;amp;id=doi:10.1186%2Fs13012-018-0811-0&amp;amp;issn=1748&lt;/url&gt;&lt;/related-urls&gt;&lt;/urls&gt;&lt;/record&gt;&lt;/Cite&gt;&lt;/EndNote&gt;</w:instrText>
      </w:r>
      <w:r w:rsidRPr="009D4342">
        <w:fldChar w:fldCharType="separate"/>
      </w:r>
      <w:r w:rsidR="009A2A9F">
        <w:rPr>
          <w:noProof/>
        </w:rPr>
        <w:t>[5]</w:t>
      </w:r>
      <w:r w:rsidRPr="009D4342">
        <w:fldChar w:fldCharType="end"/>
      </w:r>
    </w:p>
    <w:p w14:paraId="4CA12CB5" w14:textId="77777777" w:rsidR="00AC510F" w:rsidRPr="009D4342" w:rsidRDefault="00AC510F" w:rsidP="00AC510F">
      <w:pPr>
        <w:spacing w:after="0" w:line="360" w:lineRule="auto"/>
      </w:pPr>
      <w:r w:rsidRPr="009D4342">
        <w:rPr>
          <w:rFonts w:ascii="Calibri" w:eastAsia="Times New Roman" w:hAnsi="Calibri" w:cs="Calibri"/>
          <w:noProof/>
          <w:lang w:eastAsia="en-GB"/>
        </w:rPr>
        <mc:AlternateContent>
          <mc:Choice Requires="wpg">
            <w:drawing>
              <wp:anchor distT="0" distB="0" distL="114300" distR="114300" simplePos="0" relativeHeight="251660288" behindDoc="0" locked="0" layoutInCell="1" allowOverlap="1" wp14:anchorId="0D64514F" wp14:editId="5C8FEE1B">
                <wp:simplePos x="0" y="0"/>
                <wp:positionH relativeFrom="column">
                  <wp:posOffset>-36195</wp:posOffset>
                </wp:positionH>
                <wp:positionV relativeFrom="paragraph">
                  <wp:posOffset>198755</wp:posOffset>
                </wp:positionV>
                <wp:extent cx="288000" cy="288000"/>
                <wp:effectExtent l="38100" t="0" r="0" b="55245"/>
                <wp:wrapNone/>
                <wp:docPr id="6" name="Group 34"/>
                <wp:cNvGraphicFramePr/>
                <a:graphic xmlns:a="http://schemas.openxmlformats.org/drawingml/2006/main">
                  <a:graphicData uri="http://schemas.microsoft.com/office/word/2010/wordprocessingGroup">
                    <wpg:wgp>
                      <wpg:cNvGrpSpPr/>
                      <wpg:grpSpPr>
                        <a:xfrm>
                          <a:off x="0" y="0"/>
                          <a:ext cx="288000" cy="288000"/>
                          <a:chOff x="0" y="0"/>
                          <a:chExt cx="1074973" cy="1083208"/>
                        </a:xfrm>
                      </wpg:grpSpPr>
                      <wps:wsp>
                        <wps:cNvPr id="8" name="Freeform 4"/>
                        <wps:cNvSpPr>
                          <a:spLocks noEditPoints="1"/>
                        </wps:cNvSpPr>
                        <wps:spPr bwMode="auto">
                          <a:xfrm>
                            <a:off x="0" y="0"/>
                            <a:ext cx="1074973" cy="1083208"/>
                          </a:xfrm>
                          <a:custGeom>
                            <a:avLst/>
                            <a:gdLst>
                              <a:gd name="T0" fmla="*/ 4109 w 8218"/>
                              <a:gd name="T1" fmla="*/ 6534 h 8219"/>
                              <a:gd name="T2" fmla="*/ 1684 w 8218"/>
                              <a:gd name="T3" fmla="*/ 4109 h 8219"/>
                              <a:gd name="T4" fmla="*/ 4109 w 8218"/>
                              <a:gd name="T5" fmla="*/ 1684 h 8219"/>
                              <a:gd name="T6" fmla="*/ 6534 w 8218"/>
                              <a:gd name="T7" fmla="*/ 4109 h 8219"/>
                              <a:gd name="T8" fmla="*/ 4109 w 8218"/>
                              <a:gd name="T9" fmla="*/ 6534 h 8219"/>
                              <a:gd name="T10" fmla="*/ 8017 w 8218"/>
                              <a:gd name="T11" fmla="*/ 5432 h 8219"/>
                              <a:gd name="T12" fmla="*/ 8218 w 8218"/>
                              <a:gd name="T13" fmla="*/ 4462 h 8219"/>
                              <a:gd name="T14" fmla="*/ 7550 w 8218"/>
                              <a:gd name="T15" fmla="*/ 4138 h 8219"/>
                              <a:gd name="T16" fmla="*/ 7537 w 8218"/>
                              <a:gd name="T17" fmla="*/ 3811 h 8219"/>
                              <a:gd name="T18" fmla="*/ 7525 w 8218"/>
                              <a:gd name="T19" fmla="*/ 3698 h 8219"/>
                              <a:gd name="T20" fmla="*/ 8154 w 8218"/>
                              <a:gd name="T21" fmla="*/ 3300 h 8219"/>
                              <a:gd name="T22" fmla="*/ 7846 w 8218"/>
                              <a:gd name="T23" fmla="*/ 2360 h 8219"/>
                              <a:gd name="T24" fmla="*/ 7103 w 8218"/>
                              <a:gd name="T25" fmla="*/ 2414 h 8219"/>
                              <a:gd name="T26" fmla="*/ 6862 w 8218"/>
                              <a:gd name="T27" fmla="*/ 2044 h 8219"/>
                              <a:gd name="T28" fmla="*/ 7207 w 8218"/>
                              <a:gd name="T29" fmla="*/ 1387 h 8219"/>
                              <a:gd name="T30" fmla="*/ 6470 w 8218"/>
                              <a:gd name="T31" fmla="*/ 727 h 8219"/>
                              <a:gd name="T32" fmla="*/ 5854 w 8218"/>
                              <a:gd name="T33" fmla="*/ 1144 h 8219"/>
                              <a:gd name="T34" fmla="*/ 5460 w 8218"/>
                              <a:gd name="T35" fmla="*/ 944 h 8219"/>
                              <a:gd name="T36" fmla="*/ 5431 w 8218"/>
                              <a:gd name="T37" fmla="*/ 202 h 8219"/>
                              <a:gd name="T38" fmla="*/ 4462 w 8218"/>
                              <a:gd name="T39" fmla="*/ 0 h 8219"/>
                              <a:gd name="T40" fmla="*/ 4138 w 8218"/>
                              <a:gd name="T41" fmla="*/ 669 h 8219"/>
                              <a:gd name="T42" fmla="*/ 3811 w 8218"/>
                              <a:gd name="T43" fmla="*/ 682 h 8219"/>
                              <a:gd name="T44" fmla="*/ 3698 w 8218"/>
                              <a:gd name="T45" fmla="*/ 694 h 8219"/>
                              <a:gd name="T46" fmla="*/ 3301 w 8218"/>
                              <a:gd name="T47" fmla="*/ 64 h 8219"/>
                              <a:gd name="T48" fmla="*/ 2360 w 8218"/>
                              <a:gd name="T49" fmla="*/ 373 h 8219"/>
                              <a:gd name="T50" fmla="*/ 2414 w 8218"/>
                              <a:gd name="T51" fmla="*/ 1115 h 8219"/>
                              <a:gd name="T52" fmla="*/ 2045 w 8218"/>
                              <a:gd name="T53" fmla="*/ 1357 h 8219"/>
                              <a:gd name="T54" fmla="*/ 1386 w 8218"/>
                              <a:gd name="T55" fmla="*/ 1011 h 8219"/>
                              <a:gd name="T56" fmla="*/ 727 w 8218"/>
                              <a:gd name="T57" fmla="*/ 1749 h 8219"/>
                              <a:gd name="T58" fmla="*/ 1145 w 8218"/>
                              <a:gd name="T59" fmla="*/ 2365 h 8219"/>
                              <a:gd name="T60" fmla="*/ 944 w 8218"/>
                              <a:gd name="T61" fmla="*/ 2758 h 8219"/>
                              <a:gd name="T62" fmla="*/ 202 w 8218"/>
                              <a:gd name="T63" fmla="*/ 2787 h 8219"/>
                              <a:gd name="T64" fmla="*/ 0 w 8218"/>
                              <a:gd name="T65" fmla="*/ 3757 h 8219"/>
                              <a:gd name="T66" fmla="*/ 669 w 8218"/>
                              <a:gd name="T67" fmla="*/ 4081 h 8219"/>
                              <a:gd name="T68" fmla="*/ 681 w 8218"/>
                              <a:gd name="T69" fmla="*/ 4408 h 8219"/>
                              <a:gd name="T70" fmla="*/ 694 w 8218"/>
                              <a:gd name="T71" fmla="*/ 4521 h 8219"/>
                              <a:gd name="T72" fmla="*/ 65 w 8218"/>
                              <a:gd name="T73" fmla="*/ 4918 h 8219"/>
                              <a:gd name="T74" fmla="*/ 373 w 8218"/>
                              <a:gd name="T75" fmla="*/ 5859 h 8219"/>
                              <a:gd name="T76" fmla="*/ 1115 w 8218"/>
                              <a:gd name="T77" fmla="*/ 5805 h 8219"/>
                              <a:gd name="T78" fmla="*/ 1357 w 8218"/>
                              <a:gd name="T79" fmla="*/ 6174 h 8219"/>
                              <a:gd name="T80" fmla="*/ 1011 w 8218"/>
                              <a:gd name="T81" fmla="*/ 6832 h 8219"/>
                              <a:gd name="T82" fmla="*/ 1749 w 8218"/>
                              <a:gd name="T83" fmla="*/ 7492 h 8219"/>
                              <a:gd name="T84" fmla="*/ 2365 w 8218"/>
                              <a:gd name="T85" fmla="*/ 7074 h 8219"/>
                              <a:gd name="T86" fmla="*/ 2758 w 8218"/>
                              <a:gd name="T87" fmla="*/ 7274 h 8219"/>
                              <a:gd name="T88" fmla="*/ 2787 w 8218"/>
                              <a:gd name="T89" fmla="*/ 8017 h 8219"/>
                              <a:gd name="T90" fmla="*/ 3756 w 8218"/>
                              <a:gd name="T91" fmla="*/ 8219 h 8219"/>
                              <a:gd name="T92" fmla="*/ 4081 w 8218"/>
                              <a:gd name="T93" fmla="*/ 7550 h 8219"/>
                              <a:gd name="T94" fmla="*/ 4408 w 8218"/>
                              <a:gd name="T95" fmla="*/ 7537 h 8219"/>
                              <a:gd name="T96" fmla="*/ 4520 w 8218"/>
                              <a:gd name="T97" fmla="*/ 7524 h 8219"/>
                              <a:gd name="T98" fmla="*/ 4917 w 8218"/>
                              <a:gd name="T99" fmla="*/ 8155 h 8219"/>
                              <a:gd name="T100" fmla="*/ 5859 w 8218"/>
                              <a:gd name="T101" fmla="*/ 7847 h 8219"/>
                              <a:gd name="T102" fmla="*/ 5805 w 8218"/>
                              <a:gd name="T103" fmla="*/ 7104 h 8219"/>
                              <a:gd name="T104" fmla="*/ 6174 w 8218"/>
                              <a:gd name="T105" fmla="*/ 6862 h 8219"/>
                              <a:gd name="T106" fmla="*/ 6832 w 8218"/>
                              <a:gd name="T107" fmla="*/ 7208 h 8219"/>
                              <a:gd name="T108" fmla="*/ 7492 w 8218"/>
                              <a:gd name="T109" fmla="*/ 6470 h 8219"/>
                              <a:gd name="T110" fmla="*/ 7075 w 8218"/>
                              <a:gd name="T111" fmla="*/ 5854 h 8219"/>
                              <a:gd name="T112" fmla="*/ 7274 w 8218"/>
                              <a:gd name="T113" fmla="*/ 5461 h 8219"/>
                              <a:gd name="T114" fmla="*/ 8017 w 8218"/>
                              <a:gd name="T115" fmla="*/ 5432 h 82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8218" h="8219">
                                <a:moveTo>
                                  <a:pt x="4109" y="6534"/>
                                </a:moveTo>
                                <a:cubicBezTo>
                                  <a:pt x="2772" y="6534"/>
                                  <a:pt x="1684" y="5447"/>
                                  <a:pt x="1684" y="4109"/>
                                </a:cubicBezTo>
                                <a:cubicBezTo>
                                  <a:pt x="1684" y="2772"/>
                                  <a:pt x="2772" y="1684"/>
                                  <a:pt x="4109" y="1684"/>
                                </a:cubicBezTo>
                                <a:cubicBezTo>
                                  <a:pt x="5446" y="1684"/>
                                  <a:pt x="6534" y="2772"/>
                                  <a:pt x="6534" y="4109"/>
                                </a:cubicBezTo>
                                <a:cubicBezTo>
                                  <a:pt x="6534" y="5447"/>
                                  <a:pt x="5446" y="6534"/>
                                  <a:pt x="4109" y="6534"/>
                                </a:cubicBezTo>
                                <a:close/>
                                <a:moveTo>
                                  <a:pt x="8017" y="5432"/>
                                </a:moveTo>
                                <a:cubicBezTo>
                                  <a:pt x="8122" y="5122"/>
                                  <a:pt x="8190" y="4797"/>
                                  <a:pt x="8218" y="4462"/>
                                </a:cubicBezTo>
                                <a:lnTo>
                                  <a:pt x="7550" y="4138"/>
                                </a:lnTo>
                                <a:cubicBezTo>
                                  <a:pt x="7551" y="4030"/>
                                  <a:pt x="7547" y="3921"/>
                                  <a:pt x="7537" y="3811"/>
                                </a:cubicBezTo>
                                <a:cubicBezTo>
                                  <a:pt x="7534" y="3773"/>
                                  <a:pt x="7529" y="3736"/>
                                  <a:pt x="7525" y="3698"/>
                                </a:cubicBezTo>
                                <a:lnTo>
                                  <a:pt x="8154" y="3300"/>
                                </a:lnTo>
                                <a:cubicBezTo>
                                  <a:pt x="8088" y="2970"/>
                                  <a:pt x="7984" y="2655"/>
                                  <a:pt x="7846" y="2360"/>
                                </a:cubicBezTo>
                                <a:lnTo>
                                  <a:pt x="7103" y="2414"/>
                                </a:lnTo>
                                <a:cubicBezTo>
                                  <a:pt x="7031" y="2285"/>
                                  <a:pt x="6950" y="2162"/>
                                  <a:pt x="6862" y="2044"/>
                                </a:cubicBezTo>
                                <a:lnTo>
                                  <a:pt x="7207" y="1387"/>
                                </a:lnTo>
                                <a:cubicBezTo>
                                  <a:pt x="6989" y="1138"/>
                                  <a:pt x="6741" y="917"/>
                                  <a:pt x="6470" y="727"/>
                                </a:cubicBezTo>
                                <a:lnTo>
                                  <a:pt x="5854" y="1144"/>
                                </a:lnTo>
                                <a:cubicBezTo>
                                  <a:pt x="5728" y="1070"/>
                                  <a:pt x="5596" y="1003"/>
                                  <a:pt x="5460" y="944"/>
                                </a:cubicBezTo>
                                <a:lnTo>
                                  <a:pt x="5431" y="202"/>
                                </a:lnTo>
                                <a:cubicBezTo>
                                  <a:pt x="5122" y="97"/>
                                  <a:pt x="4796" y="28"/>
                                  <a:pt x="4462" y="0"/>
                                </a:cubicBezTo>
                                <a:lnTo>
                                  <a:pt x="4138" y="669"/>
                                </a:lnTo>
                                <a:cubicBezTo>
                                  <a:pt x="4030" y="668"/>
                                  <a:pt x="3921" y="672"/>
                                  <a:pt x="3811" y="682"/>
                                </a:cubicBezTo>
                                <a:cubicBezTo>
                                  <a:pt x="3772" y="685"/>
                                  <a:pt x="3735" y="690"/>
                                  <a:pt x="3698" y="694"/>
                                </a:cubicBezTo>
                                <a:lnTo>
                                  <a:pt x="3301" y="64"/>
                                </a:lnTo>
                                <a:cubicBezTo>
                                  <a:pt x="2970" y="130"/>
                                  <a:pt x="2655" y="234"/>
                                  <a:pt x="2360" y="373"/>
                                </a:cubicBezTo>
                                <a:lnTo>
                                  <a:pt x="2414" y="1115"/>
                                </a:lnTo>
                                <a:cubicBezTo>
                                  <a:pt x="2285" y="1188"/>
                                  <a:pt x="2161" y="1269"/>
                                  <a:pt x="2045" y="1357"/>
                                </a:cubicBezTo>
                                <a:lnTo>
                                  <a:pt x="1386" y="1011"/>
                                </a:lnTo>
                                <a:cubicBezTo>
                                  <a:pt x="1138" y="1230"/>
                                  <a:pt x="916" y="1478"/>
                                  <a:pt x="727" y="1749"/>
                                </a:cubicBezTo>
                                <a:lnTo>
                                  <a:pt x="1145" y="2365"/>
                                </a:lnTo>
                                <a:cubicBezTo>
                                  <a:pt x="1070" y="2491"/>
                                  <a:pt x="1002" y="2623"/>
                                  <a:pt x="944" y="2758"/>
                                </a:cubicBezTo>
                                <a:lnTo>
                                  <a:pt x="202" y="2787"/>
                                </a:lnTo>
                                <a:cubicBezTo>
                                  <a:pt x="96" y="3097"/>
                                  <a:pt x="28" y="3422"/>
                                  <a:pt x="0" y="3757"/>
                                </a:cubicBezTo>
                                <a:lnTo>
                                  <a:pt x="669" y="4081"/>
                                </a:lnTo>
                                <a:cubicBezTo>
                                  <a:pt x="668" y="4189"/>
                                  <a:pt x="672" y="4298"/>
                                  <a:pt x="681" y="4408"/>
                                </a:cubicBezTo>
                                <a:cubicBezTo>
                                  <a:pt x="685" y="4446"/>
                                  <a:pt x="689" y="4483"/>
                                  <a:pt x="694" y="4521"/>
                                </a:cubicBezTo>
                                <a:lnTo>
                                  <a:pt x="65" y="4918"/>
                                </a:lnTo>
                                <a:cubicBezTo>
                                  <a:pt x="131" y="5248"/>
                                  <a:pt x="234" y="5564"/>
                                  <a:pt x="373" y="5859"/>
                                </a:cubicBezTo>
                                <a:lnTo>
                                  <a:pt x="1115" y="5805"/>
                                </a:lnTo>
                                <a:cubicBezTo>
                                  <a:pt x="1188" y="5933"/>
                                  <a:pt x="1269" y="6057"/>
                                  <a:pt x="1357" y="6174"/>
                                </a:cubicBezTo>
                                <a:lnTo>
                                  <a:pt x="1011" y="6832"/>
                                </a:lnTo>
                                <a:cubicBezTo>
                                  <a:pt x="1229" y="7081"/>
                                  <a:pt x="1478" y="7302"/>
                                  <a:pt x="1749" y="7492"/>
                                </a:cubicBezTo>
                                <a:lnTo>
                                  <a:pt x="2365" y="7074"/>
                                </a:lnTo>
                                <a:cubicBezTo>
                                  <a:pt x="2491" y="7149"/>
                                  <a:pt x="2622" y="7216"/>
                                  <a:pt x="2758" y="7274"/>
                                </a:cubicBezTo>
                                <a:lnTo>
                                  <a:pt x="2787" y="8017"/>
                                </a:lnTo>
                                <a:cubicBezTo>
                                  <a:pt x="3097" y="8122"/>
                                  <a:pt x="3421" y="8191"/>
                                  <a:pt x="3756" y="8219"/>
                                </a:cubicBezTo>
                                <a:lnTo>
                                  <a:pt x="4081" y="7550"/>
                                </a:lnTo>
                                <a:cubicBezTo>
                                  <a:pt x="4189" y="7551"/>
                                  <a:pt x="4298" y="7547"/>
                                  <a:pt x="4408" y="7537"/>
                                </a:cubicBezTo>
                                <a:cubicBezTo>
                                  <a:pt x="4446" y="7534"/>
                                  <a:pt x="4483" y="7529"/>
                                  <a:pt x="4520" y="7524"/>
                                </a:cubicBezTo>
                                <a:lnTo>
                                  <a:pt x="4917" y="8155"/>
                                </a:lnTo>
                                <a:cubicBezTo>
                                  <a:pt x="5249" y="8089"/>
                                  <a:pt x="5564" y="7985"/>
                                  <a:pt x="5859" y="7847"/>
                                </a:cubicBezTo>
                                <a:lnTo>
                                  <a:pt x="5805" y="7104"/>
                                </a:lnTo>
                                <a:cubicBezTo>
                                  <a:pt x="5933" y="7030"/>
                                  <a:pt x="6057" y="6950"/>
                                  <a:pt x="6174" y="6862"/>
                                </a:cubicBezTo>
                                <a:lnTo>
                                  <a:pt x="6832" y="7208"/>
                                </a:lnTo>
                                <a:cubicBezTo>
                                  <a:pt x="7080" y="6989"/>
                                  <a:pt x="7302" y="6741"/>
                                  <a:pt x="7492" y="6470"/>
                                </a:cubicBezTo>
                                <a:lnTo>
                                  <a:pt x="7075" y="5854"/>
                                </a:lnTo>
                                <a:cubicBezTo>
                                  <a:pt x="7149" y="5728"/>
                                  <a:pt x="7216" y="5596"/>
                                  <a:pt x="7274" y="5461"/>
                                </a:cubicBezTo>
                                <a:lnTo>
                                  <a:pt x="8017" y="5432"/>
                                </a:lnTo>
                              </a:path>
                            </a:pathLst>
                          </a:custGeom>
                          <a:solidFill>
                            <a:srgbClr val="00B0F0"/>
                          </a:solidFill>
                          <a:ln>
                            <a:noFill/>
                          </a:ln>
                        </wps:spPr>
                        <wps:bodyPr vert="horz" wrap="square" lIns="68580" tIns="34290" rIns="68580" bIns="34290" numCol="1" anchor="t" anchorCtr="0" compatLnSpc="1">
                          <a:prstTxWarp prst="textNoShape">
                            <a:avLst/>
                          </a:prstTxWarp>
                        </wps:bodyPr>
                      </wps:wsp>
                      <wps:wsp>
                        <wps:cNvPr id="9" name="Oval 9"/>
                        <wps:cNvSpPr/>
                        <wps:spPr>
                          <a:xfrm>
                            <a:off x="204944" y="184183"/>
                            <a:ext cx="698589" cy="704311"/>
                          </a:xfrm>
                          <a:prstGeom prst="ellipse">
                            <a:avLst/>
                          </a:prstGeom>
                          <a:solidFill>
                            <a:schemeClr val="bg2"/>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10">
                            <a:clrChange>
                              <a:clrFrom>
                                <a:srgbClr val="FFFFFF"/>
                              </a:clrFrom>
                              <a:clrTo>
                                <a:srgbClr val="FFFFFF">
                                  <a:alpha val="0"/>
                                </a:srgbClr>
                              </a:clrTo>
                            </a:clrChange>
                          </a:blip>
                          <a:stretch>
                            <a:fillRect/>
                          </a:stretch>
                        </pic:blipFill>
                        <pic:spPr>
                          <a:xfrm>
                            <a:off x="362149" y="334046"/>
                            <a:ext cx="380742" cy="395632"/>
                          </a:xfrm>
                          <a:prstGeom prst="rect">
                            <a:avLst/>
                          </a:prstGeom>
                        </pic:spPr>
                      </pic:pic>
                    </wpg:wgp>
                  </a:graphicData>
                </a:graphic>
              </wp:anchor>
            </w:drawing>
          </mc:Choice>
          <mc:Fallback>
            <w:pict>
              <v:group w14:anchorId="787CEE16" id="Group 34" o:spid="_x0000_s1026" style="position:absolute;margin-left:-2.85pt;margin-top:15.65pt;width:22.7pt;height:22.7pt;z-index:251660288" coordsize="10749,10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">
                <v:shape id="Freeform 4" o:spid="_x0000_s1027" style="position:absolute;width:10749;height:10832;visibility:visible;mso-wrap-style:square;v-text-anchor:top" coordsize="8218,8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" path="m4109,6534c2772,6534,1684,5447,1684,4109v,-1337,1088,-2425,2425,-2425c5446,1684,6534,2772,6534,4109v,1338,-1088,2425,-2425,2425xm8017,5432v105,-310,173,-635,201,-970l7550,4138v1,-108,-3,-217,-13,-327c7534,3773,7529,3736,7525,3698r629,-398c8088,2970,7984,2655,7846,2360r-743,54c7031,2285,6950,2162,6862,2044r345,-657c6989,1138,6741,917,6470,727r-616,417c5728,1070,5596,1003,5460,944l5431,202c5122,97,4796,28,4462,l4138,669v-108,-1,-217,3,-327,13c3772,685,3735,690,3698,694l3301,64v-331,66,-646,170,-941,309l2414,1115v-129,73,-253,154,-369,242l1386,1011v-248,219,-470,467,-659,738l1145,2365v-75,126,-143,258,-201,393l202,2787c96,3097,28,3422,,3757r669,324c668,4189,672,4298,681,4408v4,38,8,75,13,113l65,4918v66,330,169,646,308,941l1115,5805v73,128,154,252,242,369l1011,6832v218,249,467,470,738,660l2365,7074v126,75,257,142,393,200l2787,8017v310,105,634,174,969,202l4081,7550v108,1,217,-3,327,-13c4446,7534,4483,7529,4520,7524r397,631c5249,8089,5564,7985,5859,7847r-54,-743c5933,7030,6057,6950,6174,6862r658,346c7080,6989,7302,6741,7492,6470l7075,5854v74,-126,141,-258,199,-393l8017,5432e" fillcolor="#00b0f0" stroked="f">
                  <v:path arrowok="t" o:connecttype="custom" o:connectlocs="537487,861137;220279,541538;537487,221940;854694,541538;537487,861137;1048681,715900;1074973,588061;987594,545360;985893,502264;984324,487371;1066601,434917;1026313,311032;929123,318149;897599,269385;942727,182797;846322,95814;765745,150771;714207,124413;710414,26622;583661,0;541280,88170;498506,89883;483725,91464;431794,8435;308705,49159;315768,146949;267501,178843;181299,133243;95097,230506;149774,311691;123482,363486;26423,367308;0,495147;87510,537848;89080,580944;90780,595837;8502,648159;48791,772176;145850,765059;177505,813691;132246,900411;228782,987394;309359,932305;360766,958663;364559,1056586;491312,1083208;533824,995038;576598,993325;591248,991612;643179,1074773;766399,1034181;759335,936259;807603,904365;893674,949965;980007,852702;925460,771517;951491,719722;1048681,715900" o:connectangles="0,0,0,0,0,0,0,0,0,0,0,0,0,0,0,0,0,0,0,0,0,0,0,0,0,0,0,0,0,0,0,0,0,0,0,0,0,0,0,0,0,0,0,0,0,0,0,0,0,0,0,0,0,0,0,0,0,0"/>
                  <o:lock v:ext="edit" verticies="t"/>
                </v:shape>
                <v:oval id="Oval 9" o:spid="_x0000_s1028" style="position:absolute;left:2049;top:1841;width:6986;height:7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" fillcolor="#e7e6e6 [3214]" stroked="f" strokeweight="1pt">
                  <v:stroke joinstyle="miter"/>
                  <v:shadow on="t" color="black" opacity="20971f" offset="0,2.2pt"/>
                  <v:textbox inset="5.4pt,2.7pt,5.4pt,2.7pt"/>
                </v:oval>
                <v:shape id="Picture 10" o:spid="_x0000_s1029" type="#_x0000_t75" style="position:absolute;left:3621;top:3340;width:3807;height:3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">
                  <v:imagedata r:id="rId11" o:title="" chromakey="white"/>
                </v:shape>
              </v:group>
            </w:pict>
          </mc:Fallback>
        </mc:AlternateContent>
      </w:r>
    </w:p>
    <w:p w14:paraId="5E3CE987" w14:textId="77777777" w:rsidR="00AC510F" w:rsidRPr="009D4342" w:rsidRDefault="00AC510F" w:rsidP="00AC510F">
      <w:pPr>
        <w:spacing w:after="0" w:line="360" w:lineRule="auto"/>
        <w:ind w:firstLine="720"/>
      </w:pPr>
      <w:r w:rsidRPr="009D4342">
        <w:rPr>
          <w:b/>
          <w:bCs/>
        </w:rPr>
        <w:t>Person(s)</w:t>
      </w:r>
      <w:r w:rsidRPr="009D4342">
        <w:t xml:space="preserve"> </w:t>
      </w:r>
    </w:p>
    <w:p w14:paraId="61D7CEB6" w14:textId="58DD5B07" w:rsidR="00AC510F" w:rsidRDefault="00AC510F" w:rsidP="00AC510F">
      <w:pPr>
        <w:spacing w:after="0" w:line="360" w:lineRule="auto"/>
        <w:rPr>
          <w:lang w:eastAsia="ko-KR"/>
        </w:rPr>
      </w:pPr>
      <w:r w:rsidRPr="009D4342">
        <w:t xml:space="preserve">The person work system was the third most prevalent across the indexed data. Sub-categories within the person work system were </w:t>
      </w:r>
      <w:r w:rsidRPr="009D4342">
        <w:rPr>
          <w:i/>
          <w:iCs/>
        </w:rPr>
        <w:t>care staff,</w:t>
      </w:r>
      <w:r w:rsidRPr="009D4342">
        <w:t xml:space="preserve"> </w:t>
      </w:r>
      <w:r w:rsidRPr="009D4342">
        <w:rPr>
          <w:i/>
          <w:iCs/>
        </w:rPr>
        <w:t>managerial team</w:t>
      </w:r>
      <w:r w:rsidRPr="009D4342">
        <w:t xml:space="preserve">, and </w:t>
      </w:r>
      <w:r w:rsidRPr="009D4342">
        <w:rPr>
          <w:i/>
          <w:iCs/>
        </w:rPr>
        <w:t>residents and family</w:t>
      </w:r>
      <w:r w:rsidRPr="009D4342">
        <w:t>. The perceived benefit of the intervention, confidence levels of staff, the amount of support from the CH management, and the health status of residents all had significant influences on protocol compliance and implementation success. These factors contributed to dwindling engagement and a loss of momentum of research focussed activities over time. “</w:t>
      </w:r>
      <w:r w:rsidRPr="009D4342">
        <w:rPr>
          <w:i/>
          <w:iCs/>
        </w:rPr>
        <w:t>Mappers were also required to use skills they had not previously had to employ, such as engaging colleagues in discussion of practice development issues and accurate written recording of outcomes</w:t>
      </w:r>
      <w:r w:rsidRPr="009D4342">
        <w:t>” (p.6).</w:t>
      </w:r>
      <w:r w:rsidRPr="009D4342">
        <w:fldChar w:fldCharType="begin"/>
      </w:r>
      <w:r w:rsidR="009A2A9F">
        <w:instrText xml:space="preserve"> ADDIN EN.CITE &lt;EndNote&gt;&lt;Cite&gt;&lt;Author&gt;Surr&lt;/Author&gt;&lt;Year&gt;2019&lt;/Year&gt;&lt;RecNum&gt;4&lt;/RecNum&gt;&lt;DisplayText&gt;[6]&lt;/DisplayText&gt;&lt;record&gt;&lt;rec-number&gt;4&lt;/rec-number&gt;&lt;foreign-keys&gt;&lt;key app="EN" db-id="9dtpxwaf8trdxzezse8ve2elft05pzvaasdv" timestamp="1589895775"&gt;4&lt;/key&gt;&lt;/foreign-keys&gt;&lt;ref-type name="Journal Article"&gt;17&lt;/ref-type&gt;&lt;contributors&gt;&lt;authors&gt;&lt;author&gt;Surr, C. A.&lt;/author&gt;&lt;author&gt;Griffiths, A. W.&lt;/author&gt;&lt;author&gt;Kelley, R.&lt;/author&gt;&lt;author&gt;Holloway, I.&lt;/author&gt;&lt;author&gt;Walwyn, R. E. A.&lt;/author&gt;&lt;author&gt;Martin, A.&lt;/author&gt;&lt;author&gt;McDermid, J.&lt;/author&gt;&lt;author&gt;Chenoweth, L.&lt;/author&gt;&lt;author&gt;Farrin, A. J.&lt;/author&gt;&lt;/authors&gt;&lt;/contributors&gt;&lt;titles&gt;&lt;title&gt;The Implementation of Dementia Care Mapping in a Randomized Controlled Trial in Long-Term Care: Results of a Process Evaluation&lt;/title&gt;&lt;secondary-title&gt;American Journal of Alzheimer&amp;apos;s Disease and other Dementias&lt;/secondary-title&gt;&lt;/titles&gt;&lt;periodical&gt;&lt;full-title&gt;American Journal of Alzheimer&amp;apos;s Disease and other Dementias&lt;/full-title&gt;&lt;/periodical&gt;&lt;pages&gt;390-398&lt;/pages&gt;&lt;volume&gt;34&lt;/volume&gt;&lt;number&gt;6&lt;/number&gt;&lt;dates&gt;&lt;year&gt;2019&lt;/year&gt;&lt;/dates&gt;&lt;accession-num&gt;627567254&lt;/accession-num&gt;&lt;urls&gt;&lt;related-urls&gt;&lt;url&gt;https://ovidsp.ovid.com/athens/ovidweb.cgi?T=JS&amp;amp;CSC=Y&amp;amp;NEWS=N&amp;amp;PAGE=fulltext&amp;amp;D=emexa&amp;amp;AN=627567254 https://cambridge-primo.hosted.exlibrisgroup.com/openurl/44CAM/44CAM_services_page?sid=OVID:embase&amp;amp;id=pmid:31056923&amp;amp;id=doi:10.1177%2F1533317519845725&amp;amp;issn=1533&lt;/url&gt;&lt;/related-urls&gt;&lt;/urls&gt;&lt;/record&gt;&lt;/Cite&gt;&lt;/EndNote&gt;</w:instrText>
      </w:r>
      <w:r w:rsidRPr="009D4342">
        <w:fldChar w:fldCharType="separate"/>
      </w:r>
      <w:r w:rsidR="009A2A9F">
        <w:rPr>
          <w:noProof/>
        </w:rPr>
        <w:t>[6]</w:t>
      </w:r>
      <w:r w:rsidRPr="009D4342">
        <w:fldChar w:fldCharType="end"/>
      </w:r>
      <w:r w:rsidRPr="009D4342">
        <w:t xml:space="preserve"> When staff perceived negative elements of the intervention, it tended to spread throughout the organisation. “</w:t>
      </w:r>
      <w:r w:rsidRPr="009D4342">
        <w:rPr>
          <w:i/>
        </w:rPr>
        <w:t>There was a lot of negative feedback from the staff; they thought it was a stupid project.”</w:t>
      </w:r>
      <w:r w:rsidRPr="009D4342">
        <w:t xml:space="preserve"> </w:t>
      </w:r>
      <w:r w:rsidRPr="009D4342">
        <w:rPr>
          <w:lang w:eastAsia="ko-KR"/>
        </w:rPr>
        <w:t>(p.364)</w:t>
      </w:r>
      <w:r w:rsidRPr="009D4342">
        <w:fldChar w:fldCharType="begin"/>
      </w:r>
      <w:r w:rsidR="009A2A9F">
        <w:rPr>
          <w:lang w:eastAsia="ko-KR"/>
        </w:rPr>
        <w:instrText xml:space="preserve"> ADDIN EN.CITE &lt;EndNote&gt;&lt;Cite&gt;&lt;Author&gt;Edwards&lt;/Author&gt;&lt;Year&gt;2018&lt;/Year&gt;&lt;RecNum&gt;29&lt;/RecNum&gt;&lt;DisplayText&gt;[2]&lt;/DisplayText&gt;&lt;record&gt;&lt;rec-number&gt;29&lt;/rec-number&gt;&lt;foreign-keys&gt;&lt;key app="EN" db-id="9dtpxwaf8trdxzezse8ve2elft05pzvaasdv" timestamp="1589895775"&gt;29&lt;/key&gt;&lt;/foreign-keys&gt;&lt;ref-type name="Journal Article"&gt;17&lt;/ref-type&gt;&lt;contributors&gt;&lt;authors&gt;&lt;author&gt;Edwards, Nancy C.&lt;/author&gt;&lt;author&gt;Smith Higuchi, Kathryn&lt;/author&gt;&lt;/authors&gt;&lt;/contributors&gt;&lt;titles&gt;&lt;title&gt;Process Evaluation of a Participatory, Multimodal Intervention to Improve Evidence‐Based Care in Long‐Term Care Settings&lt;/title&gt;&lt;secondary-title&gt;Worldviews on Evidence-Based Nursing&lt;/secondary-title&gt;&lt;/titles&gt;&lt;periodical&gt;&lt;full-title&gt;Worldviews on Evidence-Based Nursing&lt;/full-title&gt;&lt;/periodical&gt;&lt;pages&gt;361-367&lt;/pages&gt;&lt;volume&gt;15&lt;/volume&gt;&lt;number&gt;5&lt;/number&gt;&lt;dates&gt;&lt;year&gt;2018&lt;/year&gt;&lt;/dates&gt;&lt;accession-num&gt;132248910. Language: English. Entry Date: 20181013. Revision Date: 20191001. Publication Type: Article. Journal Subset: Core Nursing&lt;/accession-num&gt;&lt;urls&gt;&lt;related-urls&gt;&lt;url&gt;http://search.ebscohost.com/login.aspx?direct=true&amp;amp;AuthType=athens&amp;amp;db=cin20&amp;amp;AN=132248910&amp;amp;site=ehost-live&amp;amp;custid=ns128758&lt;/url&gt;&lt;/related-urls&gt;&lt;/urls&gt;&lt;electronic-resource-num&gt;10.1111/wvn.12313&lt;/electronic-resource-num&gt;&lt;/record&gt;&lt;/Cite&gt;&lt;/EndNote&gt;</w:instrText>
      </w:r>
      <w:r w:rsidRPr="009D4342">
        <w:fldChar w:fldCharType="separate"/>
      </w:r>
      <w:r w:rsidR="009A2A9F">
        <w:rPr>
          <w:noProof/>
          <w:lang w:eastAsia="ko-KR"/>
        </w:rPr>
        <w:t>[2]</w:t>
      </w:r>
      <w:r w:rsidRPr="009D4342">
        <w:fldChar w:fldCharType="end"/>
      </w:r>
      <w:r w:rsidRPr="009D4342">
        <w:rPr>
          <w:lang w:eastAsia="ko-KR"/>
        </w:rPr>
        <w:t xml:space="preserve"> </w:t>
      </w:r>
    </w:p>
    <w:p w14:paraId="3EF9F2E9" w14:textId="15E8A68B" w:rsidR="009B33B5" w:rsidRDefault="009B33B5" w:rsidP="00AC510F">
      <w:pPr>
        <w:spacing w:after="0" w:line="360" w:lineRule="auto"/>
        <w:rPr>
          <w:lang w:eastAsia="ko-KR"/>
        </w:rPr>
      </w:pPr>
    </w:p>
    <w:p w14:paraId="1949EA6E" w14:textId="77777777" w:rsidR="009B33B5" w:rsidRPr="009D4342" w:rsidRDefault="009B33B5" w:rsidP="00AC510F">
      <w:pPr>
        <w:spacing w:after="0" w:line="360" w:lineRule="auto"/>
        <w:rPr>
          <w:lang w:eastAsia="ko-KR"/>
        </w:rPr>
      </w:pPr>
    </w:p>
    <w:p w14:paraId="2F2200D2" w14:textId="77777777" w:rsidR="00AC510F" w:rsidRPr="009D4342" w:rsidRDefault="00AC510F" w:rsidP="00AC510F">
      <w:pPr>
        <w:spacing w:after="0" w:line="360" w:lineRule="auto"/>
        <w:rPr>
          <w:b/>
          <w:bCs/>
          <w:lang w:eastAsia="ko-KR"/>
        </w:rPr>
      </w:pPr>
      <w:r w:rsidRPr="009D4342">
        <w:rPr>
          <w:noProof/>
        </w:rPr>
        <w:lastRenderedPageBreak/>
        <mc:AlternateContent>
          <mc:Choice Requires="wpg">
            <w:drawing>
              <wp:anchor distT="0" distB="0" distL="114300" distR="114300" simplePos="0" relativeHeight="251662336" behindDoc="0" locked="0" layoutInCell="1" allowOverlap="1" wp14:anchorId="18AE7AAC" wp14:editId="78A4CB6F">
                <wp:simplePos x="0" y="0"/>
                <wp:positionH relativeFrom="margin">
                  <wp:posOffset>38100</wp:posOffset>
                </wp:positionH>
                <wp:positionV relativeFrom="paragraph">
                  <wp:posOffset>208915</wp:posOffset>
                </wp:positionV>
                <wp:extent cx="287655" cy="287655"/>
                <wp:effectExtent l="38100" t="0" r="0" b="55245"/>
                <wp:wrapNone/>
                <wp:docPr id="15" name="Group 10"/>
                <wp:cNvGraphicFramePr/>
                <a:graphic xmlns:a="http://schemas.openxmlformats.org/drawingml/2006/main">
                  <a:graphicData uri="http://schemas.microsoft.com/office/word/2010/wordprocessingGroup">
                    <wpg:wgp>
                      <wpg:cNvGrpSpPr/>
                      <wpg:grpSpPr>
                        <a:xfrm>
                          <a:off x="0" y="0"/>
                          <a:ext cx="287655" cy="287655"/>
                          <a:chOff x="0" y="0"/>
                          <a:chExt cx="1074037" cy="1082835"/>
                        </a:xfrm>
                      </wpg:grpSpPr>
                      <wps:wsp>
                        <wps:cNvPr id="16" name="Freeform 11"/>
                        <wps:cNvSpPr>
                          <a:spLocks noEditPoints="1"/>
                        </wps:cNvSpPr>
                        <wps:spPr bwMode="auto">
                          <a:xfrm>
                            <a:off x="0" y="0"/>
                            <a:ext cx="1074037" cy="1082835"/>
                          </a:xfrm>
                          <a:custGeom>
                            <a:avLst/>
                            <a:gdLst>
                              <a:gd name="T0" fmla="*/ 3081 w 6246"/>
                              <a:gd name="T1" fmla="*/ 5136 h 6246"/>
                              <a:gd name="T2" fmla="*/ 1110 w 6246"/>
                              <a:gd name="T3" fmla="*/ 3081 h 6246"/>
                              <a:gd name="T4" fmla="*/ 3165 w 6246"/>
                              <a:gd name="T5" fmla="*/ 1110 h 6246"/>
                              <a:gd name="T6" fmla="*/ 5136 w 6246"/>
                              <a:gd name="T7" fmla="*/ 3165 h 6246"/>
                              <a:gd name="T8" fmla="*/ 3081 w 6246"/>
                              <a:gd name="T9" fmla="*/ 5136 h 6246"/>
                              <a:gd name="T10" fmla="*/ 6224 w 6246"/>
                              <a:gd name="T11" fmla="*/ 3429 h 6246"/>
                              <a:gd name="T12" fmla="*/ 6217 w 6246"/>
                              <a:gd name="T13" fmla="*/ 2752 h 6246"/>
                              <a:gd name="T14" fmla="*/ 5692 w 6246"/>
                              <a:gd name="T15" fmla="*/ 2626 h 6246"/>
                              <a:gd name="T16" fmla="*/ 5576 w 6246"/>
                              <a:gd name="T17" fmla="*/ 2217 h 6246"/>
                              <a:gd name="T18" fmla="*/ 5961 w 6246"/>
                              <a:gd name="T19" fmla="*/ 1837 h 6246"/>
                              <a:gd name="T20" fmla="*/ 5804 w 6246"/>
                              <a:gd name="T21" fmla="*/ 1536 h 6246"/>
                              <a:gd name="T22" fmla="*/ 5616 w 6246"/>
                              <a:gd name="T23" fmla="*/ 1254 h 6246"/>
                              <a:gd name="T24" fmla="*/ 5098 w 6246"/>
                              <a:gd name="T25" fmla="*/ 1409 h 6246"/>
                              <a:gd name="T26" fmla="*/ 4795 w 6246"/>
                              <a:gd name="T27" fmla="*/ 1111 h 6246"/>
                              <a:gd name="T28" fmla="*/ 4938 w 6246"/>
                              <a:gd name="T29" fmla="*/ 590 h 6246"/>
                              <a:gd name="T30" fmla="*/ 4348 w 6246"/>
                              <a:gd name="T31" fmla="*/ 258 h 6246"/>
                              <a:gd name="T32" fmla="*/ 3976 w 6246"/>
                              <a:gd name="T33" fmla="*/ 651 h 6246"/>
                              <a:gd name="T34" fmla="*/ 3565 w 6246"/>
                              <a:gd name="T35" fmla="*/ 545 h 6246"/>
                              <a:gd name="T36" fmla="*/ 3428 w 6246"/>
                              <a:gd name="T37" fmla="*/ 22 h 6246"/>
                              <a:gd name="T38" fmla="*/ 2752 w 6246"/>
                              <a:gd name="T39" fmla="*/ 30 h 6246"/>
                              <a:gd name="T40" fmla="*/ 2625 w 6246"/>
                              <a:gd name="T41" fmla="*/ 555 h 6246"/>
                              <a:gd name="T42" fmla="*/ 2217 w 6246"/>
                              <a:gd name="T43" fmla="*/ 670 h 6246"/>
                              <a:gd name="T44" fmla="*/ 1837 w 6246"/>
                              <a:gd name="T45" fmla="*/ 286 h 6246"/>
                              <a:gd name="T46" fmla="*/ 1536 w 6246"/>
                              <a:gd name="T47" fmla="*/ 442 h 6246"/>
                              <a:gd name="T48" fmla="*/ 1254 w 6246"/>
                              <a:gd name="T49" fmla="*/ 629 h 6246"/>
                              <a:gd name="T50" fmla="*/ 1408 w 6246"/>
                              <a:gd name="T51" fmla="*/ 1148 h 6246"/>
                              <a:gd name="T52" fmla="*/ 1110 w 6246"/>
                              <a:gd name="T53" fmla="*/ 1452 h 6246"/>
                              <a:gd name="T54" fmla="*/ 590 w 6246"/>
                              <a:gd name="T55" fmla="*/ 1309 h 6246"/>
                              <a:gd name="T56" fmla="*/ 257 w 6246"/>
                              <a:gd name="T57" fmla="*/ 1898 h 6246"/>
                              <a:gd name="T58" fmla="*/ 650 w 6246"/>
                              <a:gd name="T59" fmla="*/ 2270 h 6246"/>
                              <a:gd name="T60" fmla="*/ 545 w 6246"/>
                              <a:gd name="T61" fmla="*/ 2681 h 6246"/>
                              <a:gd name="T62" fmla="*/ 22 w 6246"/>
                              <a:gd name="T63" fmla="*/ 2819 h 6246"/>
                              <a:gd name="T64" fmla="*/ 29 w 6246"/>
                              <a:gd name="T65" fmla="*/ 3495 h 6246"/>
                              <a:gd name="T66" fmla="*/ 555 w 6246"/>
                              <a:gd name="T67" fmla="*/ 3620 h 6246"/>
                              <a:gd name="T68" fmla="*/ 669 w 6246"/>
                              <a:gd name="T69" fmla="*/ 4030 h 6246"/>
                              <a:gd name="T70" fmla="*/ 285 w 6246"/>
                              <a:gd name="T71" fmla="*/ 4410 h 6246"/>
                              <a:gd name="T72" fmla="*/ 441 w 6246"/>
                              <a:gd name="T73" fmla="*/ 4710 h 6246"/>
                              <a:gd name="T74" fmla="*/ 629 w 6246"/>
                              <a:gd name="T75" fmla="*/ 4992 h 6246"/>
                              <a:gd name="T76" fmla="*/ 1148 w 6246"/>
                              <a:gd name="T77" fmla="*/ 4838 h 6246"/>
                              <a:gd name="T78" fmla="*/ 1451 w 6246"/>
                              <a:gd name="T79" fmla="*/ 5136 h 6246"/>
                              <a:gd name="T80" fmla="*/ 1308 w 6246"/>
                              <a:gd name="T81" fmla="*/ 5657 h 6246"/>
                              <a:gd name="T82" fmla="*/ 1897 w 6246"/>
                              <a:gd name="T83" fmla="*/ 5988 h 6246"/>
                              <a:gd name="T84" fmla="*/ 2270 w 6246"/>
                              <a:gd name="T85" fmla="*/ 5596 h 6246"/>
                              <a:gd name="T86" fmla="*/ 2681 w 6246"/>
                              <a:gd name="T87" fmla="*/ 5701 h 6246"/>
                              <a:gd name="T88" fmla="*/ 2818 w 6246"/>
                              <a:gd name="T89" fmla="*/ 6225 h 6246"/>
                              <a:gd name="T90" fmla="*/ 3495 w 6246"/>
                              <a:gd name="T91" fmla="*/ 6218 h 6246"/>
                              <a:gd name="T92" fmla="*/ 3620 w 6246"/>
                              <a:gd name="T93" fmla="*/ 5692 h 6246"/>
                              <a:gd name="T94" fmla="*/ 4029 w 6246"/>
                              <a:gd name="T95" fmla="*/ 5577 h 6246"/>
                              <a:gd name="T96" fmla="*/ 4410 w 6246"/>
                              <a:gd name="T97" fmla="*/ 5961 h 6246"/>
                              <a:gd name="T98" fmla="*/ 4710 w 6246"/>
                              <a:gd name="T99" fmla="*/ 5805 h 6246"/>
                              <a:gd name="T100" fmla="*/ 4992 w 6246"/>
                              <a:gd name="T101" fmla="*/ 5617 h 6246"/>
                              <a:gd name="T102" fmla="*/ 4837 w 6246"/>
                              <a:gd name="T103" fmla="*/ 5099 h 6246"/>
                              <a:gd name="T104" fmla="*/ 5135 w 6246"/>
                              <a:gd name="T105" fmla="*/ 4795 h 6246"/>
                              <a:gd name="T106" fmla="*/ 5656 w 6246"/>
                              <a:gd name="T107" fmla="*/ 4938 h 6246"/>
                              <a:gd name="T108" fmla="*/ 5988 w 6246"/>
                              <a:gd name="T109" fmla="*/ 4349 h 6246"/>
                              <a:gd name="T110" fmla="*/ 5595 w 6246"/>
                              <a:gd name="T111" fmla="*/ 3976 h 6246"/>
                              <a:gd name="T112" fmla="*/ 5701 w 6246"/>
                              <a:gd name="T113" fmla="*/ 3566 h 6246"/>
                              <a:gd name="T114" fmla="*/ 6224 w 6246"/>
                              <a:gd name="T115" fmla="*/ 3429 h 62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6246" h="6246">
                                <a:moveTo>
                                  <a:pt x="3081" y="5136"/>
                                </a:moveTo>
                                <a:cubicBezTo>
                                  <a:pt x="1971" y="5113"/>
                                  <a:pt x="1087" y="4191"/>
                                  <a:pt x="1110" y="3081"/>
                                </a:cubicBezTo>
                                <a:cubicBezTo>
                                  <a:pt x="1133" y="1971"/>
                                  <a:pt x="2055" y="1087"/>
                                  <a:pt x="3165" y="1110"/>
                                </a:cubicBezTo>
                                <a:cubicBezTo>
                                  <a:pt x="4275" y="1133"/>
                                  <a:pt x="5159" y="2055"/>
                                  <a:pt x="5136" y="3165"/>
                                </a:cubicBezTo>
                                <a:cubicBezTo>
                                  <a:pt x="5113" y="4275"/>
                                  <a:pt x="4191" y="5160"/>
                                  <a:pt x="3081" y="5136"/>
                                </a:cubicBezTo>
                                <a:close/>
                                <a:moveTo>
                                  <a:pt x="6224" y="3429"/>
                                </a:moveTo>
                                <a:cubicBezTo>
                                  <a:pt x="6246" y="3204"/>
                                  <a:pt x="6244" y="2978"/>
                                  <a:pt x="6217" y="2752"/>
                                </a:cubicBezTo>
                                <a:lnTo>
                                  <a:pt x="5692" y="2626"/>
                                </a:lnTo>
                                <a:cubicBezTo>
                                  <a:pt x="5665" y="2489"/>
                                  <a:pt x="5626" y="2351"/>
                                  <a:pt x="5576" y="2217"/>
                                </a:cubicBezTo>
                                <a:lnTo>
                                  <a:pt x="5961" y="1837"/>
                                </a:lnTo>
                                <a:cubicBezTo>
                                  <a:pt x="5915" y="1735"/>
                                  <a:pt x="5863" y="1634"/>
                                  <a:pt x="5804" y="1536"/>
                                </a:cubicBezTo>
                                <a:cubicBezTo>
                                  <a:pt x="5747" y="1438"/>
                                  <a:pt x="5684" y="1344"/>
                                  <a:pt x="5616" y="1254"/>
                                </a:cubicBezTo>
                                <a:lnTo>
                                  <a:pt x="5098" y="1409"/>
                                </a:lnTo>
                                <a:cubicBezTo>
                                  <a:pt x="5004" y="1301"/>
                                  <a:pt x="4903" y="1201"/>
                                  <a:pt x="4795" y="1111"/>
                                </a:cubicBezTo>
                                <a:lnTo>
                                  <a:pt x="4938" y="590"/>
                                </a:lnTo>
                                <a:cubicBezTo>
                                  <a:pt x="4753" y="458"/>
                                  <a:pt x="4555" y="347"/>
                                  <a:pt x="4348" y="258"/>
                                </a:cubicBezTo>
                                <a:lnTo>
                                  <a:pt x="3976" y="651"/>
                                </a:lnTo>
                                <a:cubicBezTo>
                                  <a:pt x="3842" y="605"/>
                                  <a:pt x="3704" y="570"/>
                                  <a:pt x="3565" y="545"/>
                                </a:cubicBezTo>
                                <a:lnTo>
                                  <a:pt x="3428" y="22"/>
                                </a:lnTo>
                                <a:cubicBezTo>
                                  <a:pt x="3204" y="0"/>
                                  <a:pt x="2977" y="2"/>
                                  <a:pt x="2752" y="30"/>
                                </a:cubicBezTo>
                                <a:lnTo>
                                  <a:pt x="2625" y="555"/>
                                </a:lnTo>
                                <a:cubicBezTo>
                                  <a:pt x="2487" y="581"/>
                                  <a:pt x="2351" y="620"/>
                                  <a:pt x="2217" y="670"/>
                                </a:cubicBezTo>
                                <a:lnTo>
                                  <a:pt x="1837" y="286"/>
                                </a:lnTo>
                                <a:cubicBezTo>
                                  <a:pt x="1735" y="331"/>
                                  <a:pt x="1634" y="383"/>
                                  <a:pt x="1536" y="442"/>
                                </a:cubicBezTo>
                                <a:cubicBezTo>
                                  <a:pt x="1437" y="500"/>
                                  <a:pt x="1344" y="563"/>
                                  <a:pt x="1254" y="629"/>
                                </a:cubicBezTo>
                                <a:lnTo>
                                  <a:pt x="1408" y="1148"/>
                                </a:lnTo>
                                <a:cubicBezTo>
                                  <a:pt x="1300" y="1243"/>
                                  <a:pt x="1200" y="1344"/>
                                  <a:pt x="1110" y="1452"/>
                                </a:cubicBezTo>
                                <a:lnTo>
                                  <a:pt x="590" y="1309"/>
                                </a:lnTo>
                                <a:cubicBezTo>
                                  <a:pt x="457" y="1494"/>
                                  <a:pt x="346" y="1691"/>
                                  <a:pt x="257" y="1898"/>
                                </a:cubicBezTo>
                                <a:lnTo>
                                  <a:pt x="650" y="2270"/>
                                </a:lnTo>
                                <a:cubicBezTo>
                                  <a:pt x="604" y="2404"/>
                                  <a:pt x="570" y="2542"/>
                                  <a:pt x="545" y="2681"/>
                                </a:cubicBezTo>
                                <a:lnTo>
                                  <a:pt x="22" y="2819"/>
                                </a:lnTo>
                                <a:cubicBezTo>
                                  <a:pt x="0" y="3043"/>
                                  <a:pt x="2" y="3269"/>
                                  <a:pt x="29" y="3495"/>
                                </a:cubicBezTo>
                                <a:lnTo>
                                  <a:pt x="555" y="3620"/>
                                </a:lnTo>
                                <a:cubicBezTo>
                                  <a:pt x="581" y="3759"/>
                                  <a:pt x="620" y="3895"/>
                                  <a:pt x="669" y="4030"/>
                                </a:cubicBezTo>
                                <a:lnTo>
                                  <a:pt x="285" y="4410"/>
                                </a:lnTo>
                                <a:cubicBezTo>
                                  <a:pt x="331" y="4512"/>
                                  <a:pt x="382" y="4612"/>
                                  <a:pt x="441" y="4710"/>
                                </a:cubicBezTo>
                                <a:cubicBezTo>
                                  <a:pt x="499" y="4809"/>
                                  <a:pt x="562" y="4903"/>
                                  <a:pt x="629" y="4992"/>
                                </a:cubicBezTo>
                                <a:lnTo>
                                  <a:pt x="1148" y="4838"/>
                                </a:lnTo>
                                <a:cubicBezTo>
                                  <a:pt x="1242" y="4946"/>
                                  <a:pt x="1344" y="5046"/>
                                  <a:pt x="1451" y="5136"/>
                                </a:cubicBezTo>
                                <a:lnTo>
                                  <a:pt x="1308" y="5657"/>
                                </a:lnTo>
                                <a:cubicBezTo>
                                  <a:pt x="1494" y="5789"/>
                                  <a:pt x="1691" y="5900"/>
                                  <a:pt x="1897" y="5988"/>
                                </a:cubicBezTo>
                                <a:lnTo>
                                  <a:pt x="2270" y="5596"/>
                                </a:lnTo>
                                <a:cubicBezTo>
                                  <a:pt x="2404" y="5642"/>
                                  <a:pt x="2540" y="5677"/>
                                  <a:pt x="2681" y="5701"/>
                                </a:cubicBezTo>
                                <a:lnTo>
                                  <a:pt x="2818" y="6225"/>
                                </a:lnTo>
                                <a:cubicBezTo>
                                  <a:pt x="3042" y="6246"/>
                                  <a:pt x="3269" y="6245"/>
                                  <a:pt x="3495" y="6218"/>
                                </a:cubicBezTo>
                                <a:lnTo>
                                  <a:pt x="3620" y="5692"/>
                                </a:lnTo>
                                <a:cubicBezTo>
                                  <a:pt x="3758" y="5665"/>
                                  <a:pt x="3894" y="5627"/>
                                  <a:pt x="4029" y="5577"/>
                                </a:cubicBezTo>
                                <a:lnTo>
                                  <a:pt x="4410" y="5961"/>
                                </a:lnTo>
                                <a:cubicBezTo>
                                  <a:pt x="4511" y="5916"/>
                                  <a:pt x="4612" y="5864"/>
                                  <a:pt x="4710" y="5805"/>
                                </a:cubicBezTo>
                                <a:cubicBezTo>
                                  <a:pt x="4808" y="5747"/>
                                  <a:pt x="4902" y="5684"/>
                                  <a:pt x="4992" y="5617"/>
                                </a:cubicBezTo>
                                <a:lnTo>
                                  <a:pt x="4837" y="5099"/>
                                </a:lnTo>
                                <a:cubicBezTo>
                                  <a:pt x="4946" y="5005"/>
                                  <a:pt x="5045" y="4903"/>
                                  <a:pt x="5135" y="4795"/>
                                </a:cubicBezTo>
                                <a:lnTo>
                                  <a:pt x="5656" y="4938"/>
                                </a:lnTo>
                                <a:cubicBezTo>
                                  <a:pt x="5789" y="4753"/>
                                  <a:pt x="5900" y="4555"/>
                                  <a:pt x="5988" y="4349"/>
                                </a:cubicBezTo>
                                <a:lnTo>
                                  <a:pt x="5595" y="3976"/>
                                </a:lnTo>
                                <a:cubicBezTo>
                                  <a:pt x="5641" y="3843"/>
                                  <a:pt x="5677" y="3706"/>
                                  <a:pt x="5701" y="3566"/>
                                </a:cubicBezTo>
                                <a:lnTo>
                                  <a:pt x="6224" y="3429"/>
                                </a:lnTo>
                              </a:path>
                            </a:pathLst>
                          </a:custGeom>
                          <a:solidFill>
                            <a:srgbClr val="FFE311"/>
                          </a:solidFill>
                          <a:ln>
                            <a:noFill/>
                          </a:ln>
                        </wps:spPr>
                        <wps:bodyPr vert="horz" wrap="square" lIns="68400" tIns="34290" rIns="68400" bIns="34290" numCol="1" anchor="t" anchorCtr="0" compatLnSpc="1">
                          <a:prstTxWarp prst="textNoShape">
                            <a:avLst/>
                          </a:prstTxWarp>
                        </wps:bodyPr>
                      </wps:wsp>
                      <wps:wsp>
                        <wps:cNvPr id="17" name="Oval 17"/>
                        <wps:cNvSpPr/>
                        <wps:spPr>
                          <a:xfrm>
                            <a:off x="184043" y="182545"/>
                            <a:ext cx="698589" cy="704311"/>
                          </a:xfrm>
                          <a:prstGeom prst="ellipse">
                            <a:avLst/>
                          </a:prstGeom>
                          <a:solidFill>
                            <a:schemeClr val="bg2"/>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400" tIns="34290" rIns="68400" bIns="34290" numCol="1" spcCol="0" rtlCol="0" fromWordArt="0" anchor="ctr" anchorCtr="0" forceAA="0" compatLnSpc="1">
                          <a:prstTxWarp prst="textNoShape">
                            <a:avLst/>
                          </a:prstTxWarp>
                          <a:noAutofit/>
                        </wps:bodyPr>
                      </wps:wsp>
                      <wps:wsp>
                        <wps:cNvPr id="18" name="Freeform 13"/>
                        <wps:cNvSpPr>
                          <a:spLocks noChangeAspect="1" noChangeArrowheads="1"/>
                        </wps:cNvSpPr>
                        <wps:spPr bwMode="auto">
                          <a:xfrm>
                            <a:off x="338069" y="318830"/>
                            <a:ext cx="363907" cy="365000"/>
                          </a:xfrm>
                          <a:custGeom>
                            <a:avLst/>
                            <a:gdLst>
                              <a:gd name="T0" fmla="*/ 873075 w 291288"/>
                              <a:gd name="T1" fmla="*/ 2795955 h 291739"/>
                              <a:gd name="T2" fmla="*/ 825138 w 291288"/>
                              <a:gd name="T3" fmla="*/ 3109255 h 291739"/>
                              <a:gd name="T4" fmla="*/ 1567832 w 291288"/>
                              <a:gd name="T5" fmla="*/ 3109255 h 291739"/>
                              <a:gd name="T6" fmla="*/ 1567832 w 291288"/>
                              <a:gd name="T7" fmla="*/ 2795955 h 291739"/>
                              <a:gd name="T8" fmla="*/ 932966 w 291288"/>
                              <a:gd name="T9" fmla="*/ 2427114 h 291739"/>
                              <a:gd name="T10" fmla="*/ 889032 w 291288"/>
                              <a:gd name="T11" fmla="*/ 2696803 h 291739"/>
                              <a:gd name="T12" fmla="*/ 1615749 w 291288"/>
                              <a:gd name="T13" fmla="*/ 2696803 h 291739"/>
                              <a:gd name="T14" fmla="*/ 1663649 w 291288"/>
                              <a:gd name="T15" fmla="*/ 2748367 h 291739"/>
                              <a:gd name="T16" fmla="*/ 1663649 w 291288"/>
                              <a:gd name="T17" fmla="*/ 3109255 h 291739"/>
                              <a:gd name="T18" fmla="*/ 2973334 w 291288"/>
                              <a:gd name="T19" fmla="*/ 3109255 h 291739"/>
                              <a:gd name="T20" fmla="*/ 1603782 w 291288"/>
                              <a:gd name="T21" fmla="*/ 2427114 h 291739"/>
                              <a:gd name="T22" fmla="*/ 322044 w 291288"/>
                              <a:gd name="T23" fmla="*/ 2427114 h 291739"/>
                              <a:gd name="T24" fmla="*/ 114416 w 291288"/>
                              <a:gd name="T25" fmla="*/ 3109255 h 291739"/>
                              <a:gd name="T26" fmla="*/ 725308 w 291288"/>
                              <a:gd name="T27" fmla="*/ 3109255 h 291739"/>
                              <a:gd name="T28" fmla="*/ 837119 w 291288"/>
                              <a:gd name="T29" fmla="*/ 2427114 h 291739"/>
                              <a:gd name="T30" fmla="*/ 2861559 w 291288"/>
                              <a:gd name="T31" fmla="*/ 2268491 h 291739"/>
                              <a:gd name="T32" fmla="*/ 2178738 w 291288"/>
                              <a:gd name="T33" fmla="*/ 2609551 h 291739"/>
                              <a:gd name="T34" fmla="*/ 3101105 w 291288"/>
                              <a:gd name="T35" fmla="*/ 3065636 h 291739"/>
                              <a:gd name="T36" fmla="*/ 2090912 w 291288"/>
                              <a:gd name="T37" fmla="*/ 1911559 h 291739"/>
                              <a:gd name="T38" fmla="*/ 1695617 w 291288"/>
                              <a:gd name="T39" fmla="*/ 2367632 h 291739"/>
                              <a:gd name="T40" fmla="*/ 2070956 w 291288"/>
                              <a:gd name="T41" fmla="*/ 2550070 h 291739"/>
                              <a:gd name="T42" fmla="*/ 2833573 w 291288"/>
                              <a:gd name="T43" fmla="*/ 2173303 h 291739"/>
                              <a:gd name="T44" fmla="*/ 2753701 w 291288"/>
                              <a:gd name="T45" fmla="*/ 1911559 h 291739"/>
                              <a:gd name="T46" fmla="*/ 1020803 w 291288"/>
                              <a:gd name="T47" fmla="*/ 1911559 h 291739"/>
                              <a:gd name="T48" fmla="*/ 952932 w 291288"/>
                              <a:gd name="T49" fmla="*/ 2331935 h 291739"/>
                              <a:gd name="T50" fmla="*/ 1495937 w 291288"/>
                              <a:gd name="T51" fmla="*/ 2331935 h 291739"/>
                              <a:gd name="T52" fmla="*/ 1140594 w 291288"/>
                              <a:gd name="T53" fmla="*/ 1911559 h 291739"/>
                              <a:gd name="T54" fmla="*/ 477753 w 291288"/>
                              <a:gd name="T55" fmla="*/ 1911559 h 291739"/>
                              <a:gd name="T56" fmla="*/ 349984 w 291288"/>
                              <a:gd name="T57" fmla="*/ 2331935 h 291739"/>
                              <a:gd name="T58" fmla="*/ 853117 w 291288"/>
                              <a:gd name="T59" fmla="*/ 2331935 h 291739"/>
                              <a:gd name="T60" fmla="*/ 920988 w 291288"/>
                              <a:gd name="T61" fmla="*/ 1911559 h 291739"/>
                              <a:gd name="T62" fmla="*/ 1615749 w 291288"/>
                              <a:gd name="T63" fmla="*/ 566600 h 291739"/>
                              <a:gd name="T64" fmla="*/ 1277311 w 291288"/>
                              <a:gd name="T65" fmla="*/ 907845 h 291739"/>
                              <a:gd name="T66" fmla="*/ 1615749 w 291288"/>
                              <a:gd name="T67" fmla="*/ 1245099 h 291739"/>
                              <a:gd name="T68" fmla="*/ 1954201 w 291288"/>
                              <a:gd name="T69" fmla="*/ 907845 h 291739"/>
                              <a:gd name="T70" fmla="*/ 1615749 w 291288"/>
                              <a:gd name="T71" fmla="*/ 566600 h 291739"/>
                              <a:gd name="T72" fmla="*/ 1615749 w 291288"/>
                              <a:gd name="T73" fmla="*/ 471356 h 291739"/>
                              <a:gd name="T74" fmla="*/ 2053733 w 291288"/>
                              <a:gd name="T75" fmla="*/ 907845 h 291739"/>
                              <a:gd name="T76" fmla="*/ 1615749 w 291288"/>
                              <a:gd name="T77" fmla="*/ 1340336 h 291739"/>
                              <a:gd name="T78" fmla="*/ 1177757 w 291288"/>
                              <a:gd name="T79" fmla="*/ 907845 h 291739"/>
                              <a:gd name="T80" fmla="*/ 1615749 w 291288"/>
                              <a:gd name="T81" fmla="*/ 471356 h 291739"/>
                              <a:gd name="T82" fmla="*/ 1615749 w 291288"/>
                              <a:gd name="T83" fmla="*/ 95201 h 291739"/>
                              <a:gd name="T84" fmla="*/ 809176 w 291288"/>
                              <a:gd name="T85" fmla="*/ 896289 h 291739"/>
                              <a:gd name="T86" fmla="*/ 1615749 w 291288"/>
                              <a:gd name="T87" fmla="*/ 2312106 h 291739"/>
                              <a:gd name="T88" fmla="*/ 2418321 w 291288"/>
                              <a:gd name="T89" fmla="*/ 896289 h 291739"/>
                              <a:gd name="T90" fmla="*/ 1615749 w 291288"/>
                              <a:gd name="T91" fmla="*/ 95201 h 291739"/>
                              <a:gd name="T92" fmla="*/ 1615749 w 291288"/>
                              <a:gd name="T93" fmla="*/ 0 h 291739"/>
                              <a:gd name="T94" fmla="*/ 2514142 w 291288"/>
                              <a:gd name="T95" fmla="*/ 896289 h 291739"/>
                              <a:gd name="T96" fmla="*/ 2154774 w 291288"/>
                              <a:gd name="T97" fmla="*/ 1812402 h 291739"/>
                              <a:gd name="T98" fmla="*/ 2789634 w 291288"/>
                              <a:gd name="T99" fmla="*/ 1812402 h 291739"/>
                              <a:gd name="T100" fmla="*/ 2833573 w 291288"/>
                              <a:gd name="T101" fmla="*/ 1848099 h 291739"/>
                              <a:gd name="T102" fmla="*/ 3224882 w 291288"/>
                              <a:gd name="T103" fmla="*/ 3140984 h 291739"/>
                              <a:gd name="T104" fmla="*/ 3220897 w 291288"/>
                              <a:gd name="T105" fmla="*/ 3188573 h 291739"/>
                              <a:gd name="T106" fmla="*/ 3180961 w 291288"/>
                              <a:gd name="T107" fmla="*/ 3208396 h 291739"/>
                              <a:gd name="T108" fmla="*/ 46558 w 291288"/>
                              <a:gd name="T109" fmla="*/ 3208396 h 291739"/>
                              <a:gd name="T110" fmla="*/ 6633 w 291288"/>
                              <a:gd name="T111" fmla="*/ 3188573 h 291739"/>
                              <a:gd name="T112" fmla="*/ 2641 w 291288"/>
                              <a:gd name="T113" fmla="*/ 3140984 h 291739"/>
                              <a:gd name="T114" fmla="*/ 393917 w 291288"/>
                              <a:gd name="T115" fmla="*/ 1848099 h 291739"/>
                              <a:gd name="T116" fmla="*/ 441828 w 291288"/>
                              <a:gd name="T117" fmla="*/ 1812402 h 291739"/>
                              <a:gd name="T118" fmla="*/ 1068706 w 291288"/>
                              <a:gd name="T119" fmla="*/ 1812402 h 291739"/>
                              <a:gd name="T120" fmla="*/ 713343 w 291288"/>
                              <a:gd name="T121" fmla="*/ 896289 h 291739"/>
                              <a:gd name="T122" fmla="*/ 1615749 w 291288"/>
                              <a:gd name="T123" fmla="*/ 0 h 291739"/>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291288" h="291739">
                                <a:moveTo>
                                  <a:pt x="78754" y="254235"/>
                                </a:moveTo>
                                <a:lnTo>
                                  <a:pt x="74431" y="282724"/>
                                </a:lnTo>
                                <a:lnTo>
                                  <a:pt x="141424" y="282724"/>
                                </a:lnTo>
                                <a:lnTo>
                                  <a:pt x="141424" y="254235"/>
                                </a:lnTo>
                                <a:lnTo>
                                  <a:pt x="78754" y="254235"/>
                                </a:lnTo>
                                <a:close/>
                                <a:moveTo>
                                  <a:pt x="84156" y="220698"/>
                                </a:moveTo>
                                <a:lnTo>
                                  <a:pt x="80194" y="245220"/>
                                </a:lnTo>
                                <a:lnTo>
                                  <a:pt x="145746" y="245220"/>
                                </a:lnTo>
                                <a:cubicBezTo>
                                  <a:pt x="147907" y="245220"/>
                                  <a:pt x="150068" y="247384"/>
                                  <a:pt x="150068" y="249908"/>
                                </a:cubicBezTo>
                                <a:lnTo>
                                  <a:pt x="150068" y="282724"/>
                                </a:lnTo>
                                <a:lnTo>
                                  <a:pt x="268205" y="282724"/>
                                </a:lnTo>
                                <a:lnTo>
                                  <a:pt x="144666" y="220698"/>
                                </a:lnTo>
                                <a:lnTo>
                                  <a:pt x="84156" y="220698"/>
                                </a:lnTo>
                                <a:close/>
                                <a:moveTo>
                                  <a:pt x="29050" y="220698"/>
                                </a:moveTo>
                                <a:lnTo>
                                  <a:pt x="10321" y="282724"/>
                                </a:lnTo>
                                <a:lnTo>
                                  <a:pt x="65427" y="282724"/>
                                </a:lnTo>
                                <a:lnTo>
                                  <a:pt x="75512" y="220698"/>
                                </a:lnTo>
                                <a:lnTo>
                                  <a:pt x="29050" y="220698"/>
                                </a:lnTo>
                                <a:close/>
                                <a:moveTo>
                                  <a:pt x="258120" y="206273"/>
                                </a:moveTo>
                                <a:lnTo>
                                  <a:pt x="196530" y="237286"/>
                                </a:lnTo>
                                <a:lnTo>
                                  <a:pt x="279730" y="278757"/>
                                </a:lnTo>
                                <a:lnTo>
                                  <a:pt x="258120" y="206273"/>
                                </a:lnTo>
                                <a:close/>
                                <a:moveTo>
                                  <a:pt x="188607" y="173818"/>
                                </a:moveTo>
                                <a:cubicBezTo>
                                  <a:pt x="174200" y="192930"/>
                                  <a:pt x="160153" y="208076"/>
                                  <a:pt x="152950" y="215289"/>
                                </a:cubicBezTo>
                                <a:lnTo>
                                  <a:pt x="186806" y="231877"/>
                                </a:lnTo>
                                <a:lnTo>
                                  <a:pt x="255599" y="197618"/>
                                </a:lnTo>
                                <a:lnTo>
                                  <a:pt x="248395" y="173818"/>
                                </a:lnTo>
                                <a:lnTo>
                                  <a:pt x="188607" y="173818"/>
                                </a:lnTo>
                                <a:close/>
                                <a:moveTo>
                                  <a:pt x="92080" y="173818"/>
                                </a:moveTo>
                                <a:lnTo>
                                  <a:pt x="85957" y="212043"/>
                                </a:lnTo>
                                <a:lnTo>
                                  <a:pt x="134941" y="212043"/>
                                </a:lnTo>
                                <a:cubicBezTo>
                                  <a:pt x="127377" y="204109"/>
                                  <a:pt x="115131" y="190406"/>
                                  <a:pt x="102885" y="173818"/>
                                </a:cubicBezTo>
                                <a:lnTo>
                                  <a:pt x="92080" y="173818"/>
                                </a:lnTo>
                                <a:close/>
                                <a:moveTo>
                                  <a:pt x="43096" y="173818"/>
                                </a:moveTo>
                                <a:lnTo>
                                  <a:pt x="31571" y="212043"/>
                                </a:lnTo>
                                <a:lnTo>
                                  <a:pt x="76953" y="212043"/>
                                </a:lnTo>
                                <a:lnTo>
                                  <a:pt x="83076" y="173818"/>
                                </a:lnTo>
                                <a:lnTo>
                                  <a:pt x="43096" y="173818"/>
                                </a:lnTo>
                                <a:close/>
                                <a:moveTo>
                                  <a:pt x="145746" y="51521"/>
                                </a:moveTo>
                                <a:cubicBezTo>
                                  <a:pt x="128866" y="51521"/>
                                  <a:pt x="115217" y="65592"/>
                                  <a:pt x="115217" y="82550"/>
                                </a:cubicBezTo>
                                <a:cubicBezTo>
                                  <a:pt x="115217" y="99507"/>
                                  <a:pt x="128866" y="113217"/>
                                  <a:pt x="145746" y="113217"/>
                                </a:cubicBezTo>
                                <a:cubicBezTo>
                                  <a:pt x="162627" y="113217"/>
                                  <a:pt x="176275" y="99507"/>
                                  <a:pt x="176275" y="82550"/>
                                </a:cubicBezTo>
                                <a:cubicBezTo>
                                  <a:pt x="176275" y="65592"/>
                                  <a:pt x="162627" y="51521"/>
                                  <a:pt x="145746" y="51521"/>
                                </a:cubicBezTo>
                                <a:close/>
                                <a:moveTo>
                                  <a:pt x="145746" y="42862"/>
                                </a:moveTo>
                                <a:cubicBezTo>
                                  <a:pt x="167296" y="42862"/>
                                  <a:pt x="185254" y="60541"/>
                                  <a:pt x="185254" y="82550"/>
                                </a:cubicBezTo>
                                <a:cubicBezTo>
                                  <a:pt x="185254" y="104197"/>
                                  <a:pt x="167296" y="121876"/>
                                  <a:pt x="145746" y="121876"/>
                                </a:cubicBezTo>
                                <a:cubicBezTo>
                                  <a:pt x="123837" y="121876"/>
                                  <a:pt x="106238" y="104197"/>
                                  <a:pt x="106238" y="82550"/>
                                </a:cubicBezTo>
                                <a:cubicBezTo>
                                  <a:pt x="106238" y="60541"/>
                                  <a:pt x="123837" y="42862"/>
                                  <a:pt x="145746" y="42862"/>
                                </a:cubicBezTo>
                                <a:close/>
                                <a:moveTo>
                                  <a:pt x="145746" y="8655"/>
                                </a:moveTo>
                                <a:cubicBezTo>
                                  <a:pt x="105767" y="8655"/>
                                  <a:pt x="72991" y="41471"/>
                                  <a:pt x="72991" y="81500"/>
                                </a:cubicBezTo>
                                <a:cubicBezTo>
                                  <a:pt x="72991" y="133428"/>
                                  <a:pt x="131339" y="195815"/>
                                  <a:pt x="145746" y="210240"/>
                                </a:cubicBezTo>
                                <a:cubicBezTo>
                                  <a:pt x="159793" y="195815"/>
                                  <a:pt x="218141" y="133068"/>
                                  <a:pt x="218141" y="81500"/>
                                </a:cubicBezTo>
                                <a:cubicBezTo>
                                  <a:pt x="218141" y="41471"/>
                                  <a:pt x="185725" y="8655"/>
                                  <a:pt x="145746" y="8655"/>
                                </a:cubicBezTo>
                                <a:close/>
                                <a:moveTo>
                                  <a:pt x="145746" y="0"/>
                                </a:moveTo>
                                <a:cubicBezTo>
                                  <a:pt x="190408" y="0"/>
                                  <a:pt x="226785" y="36422"/>
                                  <a:pt x="226785" y="81500"/>
                                </a:cubicBezTo>
                                <a:cubicBezTo>
                                  <a:pt x="226785" y="109628"/>
                                  <a:pt x="211658" y="139920"/>
                                  <a:pt x="194369" y="164802"/>
                                </a:cubicBezTo>
                                <a:lnTo>
                                  <a:pt x="251637" y="164802"/>
                                </a:lnTo>
                                <a:cubicBezTo>
                                  <a:pt x="253438" y="164802"/>
                                  <a:pt x="255239" y="166245"/>
                                  <a:pt x="255599" y="168048"/>
                                </a:cubicBezTo>
                                <a:lnTo>
                                  <a:pt x="290896" y="285609"/>
                                </a:lnTo>
                                <a:cubicBezTo>
                                  <a:pt x="291616" y="287051"/>
                                  <a:pt x="291256" y="288494"/>
                                  <a:pt x="290536" y="289936"/>
                                </a:cubicBezTo>
                                <a:cubicBezTo>
                                  <a:pt x="289455" y="291018"/>
                                  <a:pt x="288375" y="291739"/>
                                  <a:pt x="286934" y="291739"/>
                                </a:cubicBezTo>
                                <a:lnTo>
                                  <a:pt x="4198" y="291739"/>
                                </a:lnTo>
                                <a:cubicBezTo>
                                  <a:pt x="3117" y="291739"/>
                                  <a:pt x="1677" y="291018"/>
                                  <a:pt x="596" y="289936"/>
                                </a:cubicBezTo>
                                <a:cubicBezTo>
                                  <a:pt x="-124" y="288494"/>
                                  <a:pt x="-124" y="287051"/>
                                  <a:pt x="236" y="285609"/>
                                </a:cubicBezTo>
                                <a:lnTo>
                                  <a:pt x="35533" y="168048"/>
                                </a:lnTo>
                                <a:cubicBezTo>
                                  <a:pt x="36253" y="166245"/>
                                  <a:pt x="37694" y="164802"/>
                                  <a:pt x="39855" y="164802"/>
                                </a:cubicBezTo>
                                <a:lnTo>
                                  <a:pt x="96402" y="164802"/>
                                </a:lnTo>
                                <a:cubicBezTo>
                                  <a:pt x="79834" y="139920"/>
                                  <a:pt x="64347" y="109628"/>
                                  <a:pt x="64347" y="81500"/>
                                </a:cubicBezTo>
                                <a:cubicBezTo>
                                  <a:pt x="64347" y="36422"/>
                                  <a:pt x="100724" y="0"/>
                                  <a:pt x="145746" y="0"/>
                                </a:cubicBezTo>
                                <a:close/>
                              </a:path>
                            </a:pathLst>
                          </a:custGeom>
                          <a:solidFill>
                            <a:schemeClr val="tx1"/>
                          </a:solidFill>
                          <a:ln>
                            <a:noFill/>
                          </a:ln>
                          <a:effectLst/>
                        </wps:spPr>
                        <wps:bodyPr vert="horz" wrap="square" lIns="68400" rIns="68400" anchor="ctr"/>
                      </wps:wsp>
                    </wpg:wgp>
                  </a:graphicData>
                </a:graphic>
                <wp14:sizeRelH relativeFrom="margin">
                  <wp14:pctWidth>0</wp14:pctWidth>
                </wp14:sizeRelH>
                <wp14:sizeRelV relativeFrom="margin">
                  <wp14:pctHeight>0</wp14:pctHeight>
                </wp14:sizeRelV>
              </wp:anchor>
            </w:drawing>
          </mc:Choice>
          <mc:Fallback>
            <w:pict>
              <v:group w14:anchorId="4200CD33" id="Group 10" o:spid="_x0000_s1026" style="position:absolute;margin-left:3pt;margin-top:16.45pt;width:22.65pt;height:22.65pt;z-index:251662336;mso-position-horizontal-relative:margin;mso-width-relative:margin;mso-height-relative:margin" coordsize="10740,10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">
                <v:shape id="Freeform 11" o:spid="_x0000_s1027" style="position:absolute;width:10740;height:10828;visibility:visible;mso-wrap-style:square;v-text-anchor:top" coordsize="6246,6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" path="m3081,5136c1971,5113,1087,4191,1110,3081,1133,1971,2055,1087,3165,1110v1110,23,1994,945,1971,2055c5113,4275,4191,5160,3081,5136xm6224,3429v22,-225,20,-451,-7,-677l5692,2626v-27,-137,-66,-275,-116,-409l5961,1837v-46,-102,-98,-203,-157,-301c5747,1438,5684,1344,5616,1254r-518,155c5004,1301,4903,1201,4795,1111l4938,590c4753,458,4555,347,4348,258l3976,651c3842,605,3704,570,3565,545l3428,22c3204,,2977,2,2752,30l2625,555v-138,26,-274,65,-408,115l1837,286v-102,45,-203,97,-301,156c1437,500,1344,563,1254,629r154,519c1300,1243,1200,1344,1110,1452l590,1309c457,1494,346,1691,257,1898r393,372c604,2404,570,2542,545,2681l22,2819c,3043,2,3269,29,3495r526,125c581,3759,620,3895,669,4030l285,4410v46,102,97,202,156,300c499,4809,562,4903,629,4992r519,-154c1242,4946,1344,5046,1451,5136r-143,521c1494,5789,1691,5900,1897,5988r373,-392c2404,5642,2540,5677,2681,5701r137,524c3042,6246,3269,6245,3495,6218r125,-526c3758,5665,3894,5627,4029,5577r381,384c4511,5916,4612,5864,4710,5805v98,-58,192,-121,282,-188l4837,5099v109,-94,208,-196,298,-304l5656,4938v133,-185,244,-383,332,-589l5595,3976v46,-133,82,-270,106,-410l6224,3429e" fillcolor="#ffe311" stroked="f">
                  <v:path arrowok="t" o:connecttype="custom" o:connectlocs="529796,890400;190871,534136;544241,192435;883166,548699;529796,890400;1070254,594467;1069050,477099;978773,455255;958826,384349;1025030,318471;998032,266288;965705,217399;876632,244271;824529,192608;849119,102285;747665,44728;683697,112860;613023,94484;589465,3814;473223,5201;451384,96217;381226,116154;315883,49582;264124,76627;215633,109046;242114,199023;190871,251725;101454,226934;44193,329046;111771,393538;93716,464790;3783,488715;4987,605909;95436,627580;115039,698659;49007,764538;75833,816547;108160,865436;197405,838738;249508,890400;224918,980723;326200,1038107;390340,970148;461014,988351;484572,1079194;600986,1077981;622481,986791;692811,966854;758326,1033426;809913,1006381;858404,973789;831751,883986;882994,831283;972583,856074;1029672,753962;962094,689297;980321,618218;1070254,594467" o:connectangles="0,0,0,0,0,0,0,0,0,0,0,0,0,0,0,0,0,0,0,0,0,0,0,0,0,0,0,0,0,0,0,0,0,0,0,0,0,0,0,0,0,0,0,0,0,0,0,0,0,0,0,0,0,0,0,0,0,0"/>
                  <o:lock v:ext="edit" verticies="t"/>
                </v:shape>
                <v:oval id="Oval 17" o:spid="_x0000_s1028" style="position:absolute;left:1840;top:1825;width:6986;height:7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" fillcolor="#e7e6e6 [3214]" stroked="f" strokeweight="1pt">
                  <v:stroke joinstyle="miter"/>
                  <v:shadow on="t" color="black" opacity="20971f" offset="0,2.2pt"/>
                  <v:textbox inset="1.9mm,2.7pt,1.9mm,2.7pt"/>
                </v:oval>
                <v:shape id="Freeform 13" o:spid="_x0000_s1029" style="position:absolute;left:3380;top:3188;width:3639;height:3650;visibility:visible;mso-wrap-style:square;v-text-anchor:middle" coordsize="291288,291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" path="m78754,254235r-4323,28489l141424,282724r,-28489l78754,254235xm84156,220698r-3962,24522l145746,245220v2161,,4322,2164,4322,4688l150068,282724r118137,l144666,220698r-60510,xm29050,220698l10321,282724r55106,l75512,220698r-46462,xm258120,206273r-61590,31013l279730,278757,258120,206273xm188607,173818v-14407,19112,-28454,34258,-35657,41471l186806,231877r68793,-34259l248395,173818r-59788,xm92080,173818r-6123,38225l134941,212043v-7564,-7934,-19810,-21637,-32056,-38225l92080,173818xm43096,173818l31571,212043r45382,l83076,173818r-39980,xm145746,51521v-16880,,-30529,14071,-30529,31029c115217,99507,128866,113217,145746,113217v16881,,30529,-13710,30529,-30667c176275,65592,162627,51521,145746,51521xm145746,42862v21550,,39508,17679,39508,39688c185254,104197,167296,121876,145746,121876v-21909,,-39508,-17679,-39508,-39326c106238,60541,123837,42862,145746,42862xm145746,8655v-39979,,-72755,32816,-72755,72845c72991,133428,131339,195815,145746,210240v14047,-14425,72395,-77172,72395,-128740c218141,41471,185725,8655,145746,8655xm145746,v44662,,81039,36422,81039,81500c226785,109628,211658,139920,194369,164802r57268,c253438,164802,255239,166245,255599,168048r35297,117561c291616,287051,291256,288494,290536,289936v-1081,1082,-2161,1803,-3602,1803l4198,291739v-1081,,-2521,-721,-3602,-1803c-124,288494,-124,287051,236,285609l35533,168048v720,-1803,2161,-3246,4322,-3246l96402,164802c79834,139920,64347,109628,64347,81500,64347,36422,100724,,145746,xe" fillcolor="black [3213]" stroked="f">
                  <v:path arrowok="t" o:connecttype="custom" o:connectlocs="1090735,3498070;1030847,3890046;1958697,3890046;1958697,3498070;1165557,3036607;1110670,3374020;2018560,3374020;2078402,3438532;2078402,3890046;3714595,3890046;2003610,3036607;402331,3036607;142940,3890046;906130,3890046;1045815,3036607;3574955,2838151;2721904,3264857;3874220,3835473;2612183,2391586;2118340,2962188;2587252,3190439;3539992,2719059;3440207,2391586;1275292,2391586;1190501,2917527;1868879,2917527;1424948,2391586;596858,2391586;437236,2917527;1065802,2917527;1150593,2391586;2018560,708884;1595749,1135821;2018560,1557766;2441389,1135821;2018560,708884;2018560,589722;2565735,1135821;2018560,1676919;1471375,1135821;2018560,589722;2018560,119108;1010906,1121364;2018560,2892718;3021216,1121364;2018560,119108;2018560,0;3140925,1121364;2691966,2267529;3485098,2267529;3539992,2312190;4028855,3929743;4023877,3989282;3973984,4014083;58165,4014083;8287,3989282;3299,3929743;492122,2312190;551977,2267529;1335138,2267529;891182,1121364;2018560,0" o:connectangles="0,0,0,0,0,0,0,0,0,0,0,0,0,0,0,0,0,0,0,0,0,0,0,0,0,0,0,0,0,0,0,0,0,0,0,0,0,0,0,0,0,0,0,0,0,0,0,0,0,0,0,0,0,0,0,0,0,0,0,0,0,0"/>
                  <o:lock v:ext="edit" aspectratio="t"/>
                </v:shape>
                <w10:wrap anchorx="margin"/>
              </v:group>
            </w:pict>
          </mc:Fallback>
        </mc:AlternateContent>
      </w:r>
    </w:p>
    <w:p w14:paraId="468656EC" w14:textId="77777777" w:rsidR="00AC510F" w:rsidRPr="009D4342" w:rsidRDefault="00AC510F" w:rsidP="00AC510F">
      <w:pPr>
        <w:spacing w:after="0" w:line="360" w:lineRule="auto"/>
        <w:ind w:firstLine="720"/>
        <w:rPr>
          <w:b/>
          <w:bCs/>
          <w:lang w:eastAsia="ko-KR"/>
        </w:rPr>
      </w:pPr>
      <w:r w:rsidRPr="009D4342">
        <w:rPr>
          <w:b/>
          <w:bCs/>
          <w:lang w:eastAsia="ko-KR"/>
        </w:rPr>
        <w:t>Environment</w:t>
      </w:r>
    </w:p>
    <w:p w14:paraId="2AC18563" w14:textId="784FD384" w:rsidR="00AC510F" w:rsidRPr="009D4342" w:rsidRDefault="00AC510F" w:rsidP="00AC510F">
      <w:pPr>
        <w:spacing w:after="0" w:line="360" w:lineRule="auto"/>
        <w:rPr>
          <w:lang w:eastAsia="ko-KR"/>
        </w:rPr>
      </w:pPr>
      <w:r w:rsidRPr="009D4342">
        <w:rPr>
          <w:lang w:eastAsia="ko-KR"/>
        </w:rPr>
        <w:t xml:space="preserve">The environment work system had two sub-categories, </w:t>
      </w:r>
      <w:r w:rsidRPr="009D4342">
        <w:rPr>
          <w:i/>
          <w:iCs/>
          <w:lang w:eastAsia="ko-KR"/>
        </w:rPr>
        <w:t>internal</w:t>
      </w:r>
      <w:r w:rsidRPr="009D4342">
        <w:rPr>
          <w:lang w:eastAsia="ko-KR"/>
        </w:rPr>
        <w:t xml:space="preserve"> and </w:t>
      </w:r>
      <w:r w:rsidRPr="009D4342">
        <w:rPr>
          <w:i/>
          <w:iCs/>
          <w:lang w:eastAsia="ko-KR"/>
        </w:rPr>
        <w:t>external</w:t>
      </w:r>
      <w:r w:rsidRPr="009D4342">
        <w:rPr>
          <w:lang w:eastAsia="ko-KR"/>
        </w:rPr>
        <w:t xml:space="preserve">.  The internal physical environment was highly variable between CHs. Externally, economic constraints at a </w:t>
      </w:r>
      <w:r w:rsidRPr="009D4342">
        <w:t xml:space="preserve">societal level affected retention of experienced staff and residents’ health status when initially transferring to a CH. </w:t>
      </w:r>
      <w:r w:rsidRPr="009D4342">
        <w:rPr>
          <w:i/>
          <w:iCs/>
        </w:rPr>
        <w:t>“...the care is subject to huge cutbacks, so really good staff members leave because the quality becomes unacceptable. You then have to deal with less professional personnel, making it even more difﬁcult to apply new methods like this one.”</w:t>
      </w:r>
      <w:r w:rsidRPr="009D4342">
        <w:t xml:space="preserve"> (</w:t>
      </w:r>
      <w:r w:rsidRPr="009D4342">
        <w:rPr>
          <w:i/>
          <w:iCs/>
        </w:rPr>
        <w:t>nurse assistant, p.542</w:t>
      </w:r>
      <w:r w:rsidRPr="009D4342">
        <w:t>)</w:t>
      </w:r>
      <w:r w:rsidRPr="009D4342">
        <w:fldChar w:fldCharType="begin"/>
      </w:r>
      <w:r w:rsidR="009A2A9F">
        <w:instrText xml:space="preserve"> ADDIN EN.CITE &lt;EndNote&gt;&lt;Cite&gt;&lt;Author&gt;van Haeften-van Dijk&lt;/Author&gt;&lt;Year&gt;2015&lt;/Year&gt;&lt;RecNum&gt;2&lt;/RecNum&gt;&lt;DisplayText&gt;[7]&lt;/DisplayText&gt;&lt;record&gt;&lt;rec-number&gt;2&lt;/rec-number&gt;&lt;foreign-keys&gt;&lt;key app="EN" db-id="9dtpxwaf8trdxzezse8ve2elft05pzvaasdv" timestamp="1589895775"&gt;2&lt;/key&gt;&lt;/foreign-keys&gt;&lt;ref-type name="Journal Article"&gt;17&lt;/ref-type&gt;&lt;contributors&gt;&lt;authors&gt;&lt;author&gt;van Haeften-van Dijk, A. Marijke&lt;/author&gt;&lt;author&gt;van Weert, Julia C. M.&lt;/author&gt;&lt;author&gt;Dröes, Rose-Marie&lt;/author&gt;&lt;/authors&gt;&lt;/contributors&gt;&lt;titles&gt;&lt;title&gt;Implementing living room theatre activities for people with dementia on nursing home wards: a process evaluation study&lt;/title&gt;&lt;secondary-title&gt;Aging &amp;amp; Mental Health&lt;/secondary-title&gt;&lt;/titles&gt;&lt;periodical&gt;&lt;full-title&gt;Aging &amp;amp; Mental Health&lt;/full-title&gt;&lt;/periodical&gt;&lt;pages&gt;536-547&lt;/pages&gt;&lt;volume&gt;19&lt;/volume&gt;&lt;number&gt;6&lt;/number&gt;&lt;dates&gt;&lt;year&gt;2015&lt;/year&gt;&lt;/dates&gt;&lt;accession-num&gt;103771247. Language: English. Entry Date: 20150311. Revision Date: 20161122. Publication Type: Journal Article&lt;/accession-num&gt;&lt;urls&gt;&lt;related-urls&gt;&lt;url&gt;http://search.ebscohost.com/login.aspx?direct=true&amp;amp;AuthType=athens&amp;amp;db=cin20&amp;amp;AN=103771247&amp;amp;site=ehost-live&amp;amp;custid=ns128758&lt;/url&gt;&lt;/related-urls&gt;&lt;/urls&gt;&lt;electronic-resource-num&gt;10.1080/13607863.2014.955459&lt;/electronic-resource-num&gt;&lt;/record&gt;&lt;/Cite&gt;&lt;/EndNote&gt;</w:instrText>
      </w:r>
      <w:r w:rsidRPr="009D4342">
        <w:fldChar w:fldCharType="separate"/>
      </w:r>
      <w:r w:rsidR="009A2A9F">
        <w:rPr>
          <w:noProof/>
        </w:rPr>
        <w:t>[7]</w:t>
      </w:r>
      <w:r w:rsidRPr="009D4342">
        <w:fldChar w:fldCharType="end"/>
      </w:r>
      <w:r w:rsidRPr="009D4342">
        <w:t xml:space="preserve"> These details introduced further heterogeneity between sites and influenced intervention feasibility, fidelity, and staff appraisals of appropriateness across individual CH settings. “… </w:t>
      </w:r>
      <w:r w:rsidRPr="009D4342">
        <w:rPr>
          <w:rFonts w:ascii="Calibri" w:eastAsia="Times New Roman" w:hAnsi="Calibri" w:cs="Calibri"/>
          <w:i/>
          <w:iCs/>
          <w:lang w:eastAsia="en-GB"/>
        </w:rPr>
        <w:t>the care home population is older and frailer than anticipated when the OPERA trial was planned, perhaps as a result of a prevailing ethical and financial imperative to maintain frail older people in their own homes with support for as long as possible</w:t>
      </w:r>
      <w:r w:rsidRPr="009D4342">
        <w:rPr>
          <w:rFonts w:ascii="Calibri" w:eastAsia="Times New Roman" w:hAnsi="Calibri" w:cs="Calibri"/>
          <w:lang w:eastAsia="en-GB"/>
        </w:rPr>
        <w:t xml:space="preserve">.” </w:t>
      </w:r>
      <w:r w:rsidRPr="009D4342">
        <w:rPr>
          <w:rFonts w:ascii="Calibri" w:eastAsia="Times New Roman" w:hAnsi="Calibri" w:cs="Calibri"/>
          <w:lang w:eastAsia="ko-KR"/>
        </w:rPr>
        <w:t>(p.10)</w:t>
      </w:r>
      <w:r w:rsidRPr="009D4342">
        <w:rPr>
          <w:rFonts w:ascii="Calibri" w:eastAsia="Times New Roman" w:hAnsi="Calibri" w:cs="Calibri"/>
          <w:lang w:eastAsia="en-GB"/>
        </w:rPr>
        <w:fldChar w:fldCharType="begin"/>
      </w:r>
      <w:r w:rsidR="009A2A9F">
        <w:rPr>
          <w:rFonts w:ascii="Calibri" w:eastAsia="Times New Roman" w:hAnsi="Calibri" w:cs="Calibri"/>
          <w:lang w:eastAsia="ko-KR"/>
        </w:rPr>
        <w:instrText xml:space="preserve"> ADDIN EN.CITE &lt;EndNote&gt;&lt;Cite&gt;&lt;Author&gt;Ellard&lt;/Author&gt;&lt;Year&gt;2014&lt;/Year&gt;&lt;RecNum&gt;27&lt;/RecNum&gt;&lt;DisplayText&gt;[8]&lt;/DisplayText&gt;&lt;record&gt;&lt;rec-number&gt;27&lt;/rec-number&gt;&lt;foreign-keys&gt;&lt;key app="EN" db-id="9dtpxwaf8trdxzezse8ve2elft05pzvaasdv" timestamp="1589895775"&gt;27&lt;/key&gt;&lt;/foreign-keys&gt;&lt;ref-type name="Journal Article"&gt;17&lt;/ref-type&gt;&lt;contributors&gt;&lt;authors&gt;&lt;author&gt;Ellard, D. R.&lt;/author&gt;&lt;author&gt;Thorogood, M.&lt;/author&gt;&lt;author&gt;Underwood, M.&lt;/author&gt;&lt;author&gt;Seale, C.&lt;/author&gt;&lt;author&gt;Taylor, S. J.&lt;/author&gt;&lt;/authors&gt;&lt;/contributors&gt;&lt;titles&gt;&lt;title&gt;Whole home exercise intervention for depression in older care home residents (the OPERA study): a process evaluation&lt;/title&gt;&lt;secondary-title&gt;BMC Medicine&lt;/secondary-title&gt;&lt;/titles&gt;&lt;periodical&gt;&lt;full-title&gt;BMC Medicine&lt;/full-title&gt;&lt;/periodical&gt;&lt;pages&gt;1&lt;/pages&gt;&lt;volume&gt;12&lt;/volume&gt;&lt;dates&gt;&lt;year&gt;2014&lt;/year&gt;&lt;/dates&gt;&lt;accession-num&gt;24386900&lt;/accession-num&gt;&lt;urls&gt;&lt;related-urls&gt;&lt;url&gt;https://ovidsp.ovid.com/athens/ovidweb.cgi?T=JS&amp;amp;CSC=Y&amp;amp;NEWS=N&amp;amp;PAGE=fulltext&amp;amp;D=med10&amp;amp;AN=24386900 https://cambridge-primo.hosted.exlibrisgroup.com/openurl/44CAM/44CAM_services_page?sid=OVID:medline&amp;amp;id=pmid:24386900&amp;amp;id=doi:10.1186%2F1741-7015-12-1&amp;amp;issn=1741-7&lt;/url&gt;&lt;/related-urls&gt;&lt;/urls&gt;&lt;/record&gt;&lt;/Cite&gt;&lt;/EndNote&gt;</w:instrText>
      </w:r>
      <w:r w:rsidRPr="009D4342">
        <w:rPr>
          <w:rFonts w:ascii="Calibri" w:eastAsia="Times New Roman" w:hAnsi="Calibri" w:cs="Calibri"/>
          <w:lang w:eastAsia="en-GB"/>
        </w:rPr>
        <w:fldChar w:fldCharType="separate"/>
      </w:r>
      <w:r w:rsidR="009A2A9F">
        <w:rPr>
          <w:rFonts w:ascii="Calibri" w:eastAsia="Times New Roman" w:hAnsi="Calibri" w:cs="Calibri"/>
          <w:noProof/>
          <w:lang w:eastAsia="ko-KR"/>
        </w:rPr>
        <w:t>[8]</w:t>
      </w:r>
      <w:r w:rsidRPr="009D4342">
        <w:rPr>
          <w:rFonts w:ascii="Calibri" w:eastAsia="Times New Roman" w:hAnsi="Calibri" w:cs="Calibri"/>
          <w:lang w:eastAsia="en-GB"/>
        </w:rPr>
        <w:fldChar w:fldCharType="end"/>
      </w:r>
      <w:r w:rsidRPr="009D4342">
        <w:rPr>
          <w:rFonts w:ascii="Calibri" w:eastAsia="Times New Roman" w:hAnsi="Calibri" w:cs="Calibri"/>
          <w:lang w:eastAsia="ko-KR"/>
        </w:rPr>
        <w:t xml:space="preserve"> </w:t>
      </w:r>
    </w:p>
    <w:p w14:paraId="5D26DEC9" w14:textId="77777777" w:rsidR="00AC510F" w:rsidRPr="009D4342" w:rsidRDefault="00AC510F" w:rsidP="00AC510F">
      <w:pPr>
        <w:spacing w:after="0" w:line="360" w:lineRule="auto"/>
        <w:rPr>
          <w:lang w:eastAsia="ko-KR"/>
        </w:rPr>
      </w:pPr>
      <w:r w:rsidRPr="009D4342">
        <w:rPr>
          <w:noProof/>
        </w:rPr>
        <mc:AlternateContent>
          <mc:Choice Requires="wpg">
            <w:drawing>
              <wp:anchor distT="0" distB="0" distL="114300" distR="114300" simplePos="0" relativeHeight="251663360" behindDoc="0" locked="0" layoutInCell="1" allowOverlap="1" wp14:anchorId="651D4EF1" wp14:editId="306A69DD">
                <wp:simplePos x="0" y="0"/>
                <wp:positionH relativeFrom="column">
                  <wp:posOffset>-9525</wp:posOffset>
                </wp:positionH>
                <wp:positionV relativeFrom="paragraph">
                  <wp:posOffset>208915</wp:posOffset>
                </wp:positionV>
                <wp:extent cx="288000" cy="288000"/>
                <wp:effectExtent l="38100" t="19050" r="0" b="36195"/>
                <wp:wrapNone/>
                <wp:docPr id="19" name="Group 14"/>
                <wp:cNvGraphicFramePr/>
                <a:graphic xmlns:a="http://schemas.openxmlformats.org/drawingml/2006/main">
                  <a:graphicData uri="http://schemas.microsoft.com/office/word/2010/wordprocessingGroup">
                    <wpg:wgp>
                      <wpg:cNvGrpSpPr/>
                      <wpg:grpSpPr>
                        <a:xfrm>
                          <a:off x="0" y="0"/>
                          <a:ext cx="288000" cy="288000"/>
                          <a:chOff x="0" y="0"/>
                          <a:chExt cx="1074973" cy="1083208"/>
                        </a:xfrm>
                      </wpg:grpSpPr>
                      <wps:wsp>
                        <wps:cNvPr id="20" name="Freeform 15"/>
                        <wps:cNvSpPr>
                          <a:spLocks noEditPoints="1"/>
                        </wps:cNvSpPr>
                        <wps:spPr bwMode="auto">
                          <a:xfrm>
                            <a:off x="0" y="0"/>
                            <a:ext cx="1074973" cy="1083208"/>
                          </a:xfrm>
                          <a:custGeom>
                            <a:avLst/>
                            <a:gdLst>
                              <a:gd name="T0" fmla="*/ 4109 w 8218"/>
                              <a:gd name="T1" fmla="*/ 6534 h 8219"/>
                              <a:gd name="T2" fmla="*/ 1684 w 8218"/>
                              <a:gd name="T3" fmla="*/ 4109 h 8219"/>
                              <a:gd name="T4" fmla="*/ 4109 w 8218"/>
                              <a:gd name="T5" fmla="*/ 1684 h 8219"/>
                              <a:gd name="T6" fmla="*/ 6534 w 8218"/>
                              <a:gd name="T7" fmla="*/ 4109 h 8219"/>
                              <a:gd name="T8" fmla="*/ 4109 w 8218"/>
                              <a:gd name="T9" fmla="*/ 6534 h 8219"/>
                              <a:gd name="T10" fmla="*/ 8017 w 8218"/>
                              <a:gd name="T11" fmla="*/ 5432 h 8219"/>
                              <a:gd name="T12" fmla="*/ 8218 w 8218"/>
                              <a:gd name="T13" fmla="*/ 4462 h 8219"/>
                              <a:gd name="T14" fmla="*/ 7550 w 8218"/>
                              <a:gd name="T15" fmla="*/ 4138 h 8219"/>
                              <a:gd name="T16" fmla="*/ 7537 w 8218"/>
                              <a:gd name="T17" fmla="*/ 3811 h 8219"/>
                              <a:gd name="T18" fmla="*/ 7525 w 8218"/>
                              <a:gd name="T19" fmla="*/ 3698 h 8219"/>
                              <a:gd name="T20" fmla="*/ 8154 w 8218"/>
                              <a:gd name="T21" fmla="*/ 3300 h 8219"/>
                              <a:gd name="T22" fmla="*/ 7846 w 8218"/>
                              <a:gd name="T23" fmla="*/ 2360 h 8219"/>
                              <a:gd name="T24" fmla="*/ 7103 w 8218"/>
                              <a:gd name="T25" fmla="*/ 2414 h 8219"/>
                              <a:gd name="T26" fmla="*/ 6862 w 8218"/>
                              <a:gd name="T27" fmla="*/ 2044 h 8219"/>
                              <a:gd name="T28" fmla="*/ 7207 w 8218"/>
                              <a:gd name="T29" fmla="*/ 1387 h 8219"/>
                              <a:gd name="T30" fmla="*/ 6470 w 8218"/>
                              <a:gd name="T31" fmla="*/ 727 h 8219"/>
                              <a:gd name="T32" fmla="*/ 5854 w 8218"/>
                              <a:gd name="T33" fmla="*/ 1144 h 8219"/>
                              <a:gd name="T34" fmla="*/ 5460 w 8218"/>
                              <a:gd name="T35" fmla="*/ 944 h 8219"/>
                              <a:gd name="T36" fmla="*/ 5431 w 8218"/>
                              <a:gd name="T37" fmla="*/ 202 h 8219"/>
                              <a:gd name="T38" fmla="*/ 4462 w 8218"/>
                              <a:gd name="T39" fmla="*/ 0 h 8219"/>
                              <a:gd name="T40" fmla="*/ 4138 w 8218"/>
                              <a:gd name="T41" fmla="*/ 669 h 8219"/>
                              <a:gd name="T42" fmla="*/ 3811 w 8218"/>
                              <a:gd name="T43" fmla="*/ 682 h 8219"/>
                              <a:gd name="T44" fmla="*/ 3698 w 8218"/>
                              <a:gd name="T45" fmla="*/ 694 h 8219"/>
                              <a:gd name="T46" fmla="*/ 3301 w 8218"/>
                              <a:gd name="T47" fmla="*/ 64 h 8219"/>
                              <a:gd name="T48" fmla="*/ 2360 w 8218"/>
                              <a:gd name="T49" fmla="*/ 373 h 8219"/>
                              <a:gd name="T50" fmla="*/ 2414 w 8218"/>
                              <a:gd name="T51" fmla="*/ 1115 h 8219"/>
                              <a:gd name="T52" fmla="*/ 2045 w 8218"/>
                              <a:gd name="T53" fmla="*/ 1357 h 8219"/>
                              <a:gd name="T54" fmla="*/ 1386 w 8218"/>
                              <a:gd name="T55" fmla="*/ 1011 h 8219"/>
                              <a:gd name="T56" fmla="*/ 727 w 8218"/>
                              <a:gd name="T57" fmla="*/ 1749 h 8219"/>
                              <a:gd name="T58" fmla="*/ 1145 w 8218"/>
                              <a:gd name="T59" fmla="*/ 2365 h 8219"/>
                              <a:gd name="T60" fmla="*/ 944 w 8218"/>
                              <a:gd name="T61" fmla="*/ 2758 h 8219"/>
                              <a:gd name="T62" fmla="*/ 202 w 8218"/>
                              <a:gd name="T63" fmla="*/ 2787 h 8219"/>
                              <a:gd name="T64" fmla="*/ 0 w 8218"/>
                              <a:gd name="T65" fmla="*/ 3757 h 8219"/>
                              <a:gd name="T66" fmla="*/ 669 w 8218"/>
                              <a:gd name="T67" fmla="*/ 4081 h 8219"/>
                              <a:gd name="T68" fmla="*/ 681 w 8218"/>
                              <a:gd name="T69" fmla="*/ 4408 h 8219"/>
                              <a:gd name="T70" fmla="*/ 694 w 8218"/>
                              <a:gd name="T71" fmla="*/ 4521 h 8219"/>
                              <a:gd name="T72" fmla="*/ 65 w 8218"/>
                              <a:gd name="T73" fmla="*/ 4918 h 8219"/>
                              <a:gd name="T74" fmla="*/ 373 w 8218"/>
                              <a:gd name="T75" fmla="*/ 5859 h 8219"/>
                              <a:gd name="T76" fmla="*/ 1115 w 8218"/>
                              <a:gd name="T77" fmla="*/ 5805 h 8219"/>
                              <a:gd name="T78" fmla="*/ 1357 w 8218"/>
                              <a:gd name="T79" fmla="*/ 6174 h 8219"/>
                              <a:gd name="T80" fmla="*/ 1011 w 8218"/>
                              <a:gd name="T81" fmla="*/ 6832 h 8219"/>
                              <a:gd name="T82" fmla="*/ 1749 w 8218"/>
                              <a:gd name="T83" fmla="*/ 7492 h 8219"/>
                              <a:gd name="T84" fmla="*/ 2365 w 8218"/>
                              <a:gd name="T85" fmla="*/ 7074 h 8219"/>
                              <a:gd name="T86" fmla="*/ 2758 w 8218"/>
                              <a:gd name="T87" fmla="*/ 7274 h 8219"/>
                              <a:gd name="T88" fmla="*/ 2787 w 8218"/>
                              <a:gd name="T89" fmla="*/ 8017 h 8219"/>
                              <a:gd name="T90" fmla="*/ 3756 w 8218"/>
                              <a:gd name="T91" fmla="*/ 8219 h 8219"/>
                              <a:gd name="T92" fmla="*/ 4081 w 8218"/>
                              <a:gd name="T93" fmla="*/ 7550 h 8219"/>
                              <a:gd name="T94" fmla="*/ 4408 w 8218"/>
                              <a:gd name="T95" fmla="*/ 7537 h 8219"/>
                              <a:gd name="T96" fmla="*/ 4520 w 8218"/>
                              <a:gd name="T97" fmla="*/ 7524 h 8219"/>
                              <a:gd name="T98" fmla="*/ 4917 w 8218"/>
                              <a:gd name="T99" fmla="*/ 8155 h 8219"/>
                              <a:gd name="T100" fmla="*/ 5859 w 8218"/>
                              <a:gd name="T101" fmla="*/ 7847 h 8219"/>
                              <a:gd name="T102" fmla="*/ 5805 w 8218"/>
                              <a:gd name="T103" fmla="*/ 7104 h 8219"/>
                              <a:gd name="T104" fmla="*/ 6174 w 8218"/>
                              <a:gd name="T105" fmla="*/ 6862 h 8219"/>
                              <a:gd name="T106" fmla="*/ 6832 w 8218"/>
                              <a:gd name="T107" fmla="*/ 7208 h 8219"/>
                              <a:gd name="T108" fmla="*/ 7492 w 8218"/>
                              <a:gd name="T109" fmla="*/ 6470 h 8219"/>
                              <a:gd name="T110" fmla="*/ 7075 w 8218"/>
                              <a:gd name="T111" fmla="*/ 5854 h 8219"/>
                              <a:gd name="T112" fmla="*/ 7274 w 8218"/>
                              <a:gd name="T113" fmla="*/ 5461 h 8219"/>
                              <a:gd name="T114" fmla="*/ 8017 w 8218"/>
                              <a:gd name="T115" fmla="*/ 5432 h 82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8218" h="8219">
                                <a:moveTo>
                                  <a:pt x="4109" y="6534"/>
                                </a:moveTo>
                                <a:cubicBezTo>
                                  <a:pt x="2772" y="6534"/>
                                  <a:pt x="1684" y="5447"/>
                                  <a:pt x="1684" y="4109"/>
                                </a:cubicBezTo>
                                <a:cubicBezTo>
                                  <a:pt x="1684" y="2772"/>
                                  <a:pt x="2772" y="1684"/>
                                  <a:pt x="4109" y="1684"/>
                                </a:cubicBezTo>
                                <a:cubicBezTo>
                                  <a:pt x="5446" y="1684"/>
                                  <a:pt x="6534" y="2772"/>
                                  <a:pt x="6534" y="4109"/>
                                </a:cubicBezTo>
                                <a:cubicBezTo>
                                  <a:pt x="6534" y="5447"/>
                                  <a:pt x="5446" y="6534"/>
                                  <a:pt x="4109" y="6534"/>
                                </a:cubicBezTo>
                                <a:close/>
                                <a:moveTo>
                                  <a:pt x="8017" y="5432"/>
                                </a:moveTo>
                                <a:cubicBezTo>
                                  <a:pt x="8122" y="5122"/>
                                  <a:pt x="8190" y="4797"/>
                                  <a:pt x="8218" y="4462"/>
                                </a:cubicBezTo>
                                <a:lnTo>
                                  <a:pt x="7550" y="4138"/>
                                </a:lnTo>
                                <a:cubicBezTo>
                                  <a:pt x="7551" y="4030"/>
                                  <a:pt x="7547" y="3921"/>
                                  <a:pt x="7537" y="3811"/>
                                </a:cubicBezTo>
                                <a:cubicBezTo>
                                  <a:pt x="7534" y="3773"/>
                                  <a:pt x="7529" y="3736"/>
                                  <a:pt x="7525" y="3698"/>
                                </a:cubicBezTo>
                                <a:lnTo>
                                  <a:pt x="8154" y="3300"/>
                                </a:lnTo>
                                <a:cubicBezTo>
                                  <a:pt x="8088" y="2970"/>
                                  <a:pt x="7984" y="2655"/>
                                  <a:pt x="7846" y="2360"/>
                                </a:cubicBezTo>
                                <a:lnTo>
                                  <a:pt x="7103" y="2414"/>
                                </a:lnTo>
                                <a:cubicBezTo>
                                  <a:pt x="7031" y="2285"/>
                                  <a:pt x="6950" y="2162"/>
                                  <a:pt x="6862" y="2044"/>
                                </a:cubicBezTo>
                                <a:lnTo>
                                  <a:pt x="7207" y="1387"/>
                                </a:lnTo>
                                <a:cubicBezTo>
                                  <a:pt x="6989" y="1138"/>
                                  <a:pt x="6741" y="917"/>
                                  <a:pt x="6470" y="727"/>
                                </a:cubicBezTo>
                                <a:lnTo>
                                  <a:pt x="5854" y="1144"/>
                                </a:lnTo>
                                <a:cubicBezTo>
                                  <a:pt x="5728" y="1070"/>
                                  <a:pt x="5596" y="1003"/>
                                  <a:pt x="5460" y="944"/>
                                </a:cubicBezTo>
                                <a:lnTo>
                                  <a:pt x="5431" y="202"/>
                                </a:lnTo>
                                <a:cubicBezTo>
                                  <a:pt x="5122" y="97"/>
                                  <a:pt x="4796" y="28"/>
                                  <a:pt x="4462" y="0"/>
                                </a:cubicBezTo>
                                <a:lnTo>
                                  <a:pt x="4138" y="669"/>
                                </a:lnTo>
                                <a:cubicBezTo>
                                  <a:pt x="4030" y="668"/>
                                  <a:pt x="3921" y="672"/>
                                  <a:pt x="3811" y="682"/>
                                </a:cubicBezTo>
                                <a:cubicBezTo>
                                  <a:pt x="3772" y="685"/>
                                  <a:pt x="3735" y="690"/>
                                  <a:pt x="3698" y="694"/>
                                </a:cubicBezTo>
                                <a:lnTo>
                                  <a:pt x="3301" y="64"/>
                                </a:lnTo>
                                <a:cubicBezTo>
                                  <a:pt x="2970" y="130"/>
                                  <a:pt x="2655" y="234"/>
                                  <a:pt x="2360" y="373"/>
                                </a:cubicBezTo>
                                <a:lnTo>
                                  <a:pt x="2414" y="1115"/>
                                </a:lnTo>
                                <a:cubicBezTo>
                                  <a:pt x="2285" y="1188"/>
                                  <a:pt x="2161" y="1269"/>
                                  <a:pt x="2045" y="1357"/>
                                </a:cubicBezTo>
                                <a:lnTo>
                                  <a:pt x="1386" y="1011"/>
                                </a:lnTo>
                                <a:cubicBezTo>
                                  <a:pt x="1138" y="1230"/>
                                  <a:pt x="916" y="1478"/>
                                  <a:pt x="727" y="1749"/>
                                </a:cubicBezTo>
                                <a:lnTo>
                                  <a:pt x="1145" y="2365"/>
                                </a:lnTo>
                                <a:cubicBezTo>
                                  <a:pt x="1070" y="2491"/>
                                  <a:pt x="1002" y="2623"/>
                                  <a:pt x="944" y="2758"/>
                                </a:cubicBezTo>
                                <a:lnTo>
                                  <a:pt x="202" y="2787"/>
                                </a:lnTo>
                                <a:cubicBezTo>
                                  <a:pt x="96" y="3097"/>
                                  <a:pt x="28" y="3422"/>
                                  <a:pt x="0" y="3757"/>
                                </a:cubicBezTo>
                                <a:lnTo>
                                  <a:pt x="669" y="4081"/>
                                </a:lnTo>
                                <a:cubicBezTo>
                                  <a:pt x="668" y="4189"/>
                                  <a:pt x="672" y="4298"/>
                                  <a:pt x="681" y="4408"/>
                                </a:cubicBezTo>
                                <a:cubicBezTo>
                                  <a:pt x="685" y="4446"/>
                                  <a:pt x="689" y="4483"/>
                                  <a:pt x="694" y="4521"/>
                                </a:cubicBezTo>
                                <a:lnTo>
                                  <a:pt x="65" y="4918"/>
                                </a:lnTo>
                                <a:cubicBezTo>
                                  <a:pt x="131" y="5248"/>
                                  <a:pt x="234" y="5564"/>
                                  <a:pt x="373" y="5859"/>
                                </a:cubicBezTo>
                                <a:lnTo>
                                  <a:pt x="1115" y="5805"/>
                                </a:lnTo>
                                <a:cubicBezTo>
                                  <a:pt x="1188" y="5933"/>
                                  <a:pt x="1269" y="6057"/>
                                  <a:pt x="1357" y="6174"/>
                                </a:cubicBezTo>
                                <a:lnTo>
                                  <a:pt x="1011" y="6832"/>
                                </a:lnTo>
                                <a:cubicBezTo>
                                  <a:pt x="1229" y="7081"/>
                                  <a:pt x="1478" y="7302"/>
                                  <a:pt x="1749" y="7492"/>
                                </a:cubicBezTo>
                                <a:lnTo>
                                  <a:pt x="2365" y="7074"/>
                                </a:lnTo>
                                <a:cubicBezTo>
                                  <a:pt x="2491" y="7149"/>
                                  <a:pt x="2622" y="7216"/>
                                  <a:pt x="2758" y="7274"/>
                                </a:cubicBezTo>
                                <a:lnTo>
                                  <a:pt x="2787" y="8017"/>
                                </a:lnTo>
                                <a:cubicBezTo>
                                  <a:pt x="3097" y="8122"/>
                                  <a:pt x="3421" y="8191"/>
                                  <a:pt x="3756" y="8219"/>
                                </a:cubicBezTo>
                                <a:lnTo>
                                  <a:pt x="4081" y="7550"/>
                                </a:lnTo>
                                <a:cubicBezTo>
                                  <a:pt x="4189" y="7551"/>
                                  <a:pt x="4298" y="7547"/>
                                  <a:pt x="4408" y="7537"/>
                                </a:cubicBezTo>
                                <a:cubicBezTo>
                                  <a:pt x="4446" y="7534"/>
                                  <a:pt x="4483" y="7529"/>
                                  <a:pt x="4520" y="7524"/>
                                </a:cubicBezTo>
                                <a:lnTo>
                                  <a:pt x="4917" y="8155"/>
                                </a:lnTo>
                                <a:cubicBezTo>
                                  <a:pt x="5249" y="8089"/>
                                  <a:pt x="5564" y="7985"/>
                                  <a:pt x="5859" y="7847"/>
                                </a:cubicBezTo>
                                <a:lnTo>
                                  <a:pt x="5805" y="7104"/>
                                </a:lnTo>
                                <a:cubicBezTo>
                                  <a:pt x="5933" y="7030"/>
                                  <a:pt x="6057" y="6950"/>
                                  <a:pt x="6174" y="6862"/>
                                </a:cubicBezTo>
                                <a:lnTo>
                                  <a:pt x="6832" y="7208"/>
                                </a:lnTo>
                                <a:cubicBezTo>
                                  <a:pt x="7080" y="6989"/>
                                  <a:pt x="7302" y="6741"/>
                                  <a:pt x="7492" y="6470"/>
                                </a:cubicBezTo>
                                <a:lnTo>
                                  <a:pt x="7075" y="5854"/>
                                </a:lnTo>
                                <a:cubicBezTo>
                                  <a:pt x="7149" y="5728"/>
                                  <a:pt x="7216" y="5596"/>
                                  <a:pt x="7274" y="5461"/>
                                </a:cubicBezTo>
                                <a:lnTo>
                                  <a:pt x="8017" y="5432"/>
                                </a:lnTo>
                              </a:path>
                            </a:pathLst>
                          </a:custGeom>
                          <a:solidFill>
                            <a:srgbClr val="0109AF"/>
                          </a:solidFill>
                          <a:ln>
                            <a:noFill/>
                          </a:ln>
                        </wps:spPr>
                        <wps:bodyPr vert="horz" wrap="square" lIns="68580" tIns="34290" rIns="68580" bIns="34290" numCol="1" anchor="t" anchorCtr="0" compatLnSpc="1">
                          <a:prstTxWarp prst="textNoShape">
                            <a:avLst/>
                          </a:prstTxWarp>
                        </wps:bodyPr>
                      </wps:wsp>
                      <wps:wsp>
                        <wps:cNvPr id="21" name="Oval 21"/>
                        <wps:cNvSpPr/>
                        <wps:spPr>
                          <a:xfrm>
                            <a:off x="184722" y="175079"/>
                            <a:ext cx="698589" cy="704311"/>
                          </a:xfrm>
                          <a:prstGeom prst="ellipse">
                            <a:avLst/>
                          </a:prstGeom>
                          <a:solidFill>
                            <a:schemeClr val="bg2"/>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pic:pic xmlns:pic="http://schemas.openxmlformats.org/drawingml/2006/picture">
                        <pic:nvPicPr>
                          <pic:cNvPr id="22" name="Picture 22"/>
                          <pic:cNvPicPr>
                            <a:picLocks noChangeAspect="1"/>
                          </pic:cNvPicPr>
                        </pic:nvPicPr>
                        <pic:blipFill>
                          <a:blip r:embed="rId12">
                            <a:clrChange>
                              <a:clrFrom>
                                <a:srgbClr val="FFFFFF"/>
                              </a:clrFrom>
                              <a:clrTo>
                                <a:srgbClr val="FFFFFF">
                                  <a:alpha val="0"/>
                                </a:srgbClr>
                              </a:clrTo>
                            </a:clrChange>
                          </a:blip>
                          <a:stretch>
                            <a:fillRect/>
                          </a:stretch>
                        </pic:blipFill>
                        <pic:spPr>
                          <a:xfrm>
                            <a:off x="347030" y="334627"/>
                            <a:ext cx="403304" cy="403304"/>
                          </a:xfrm>
                          <a:prstGeom prst="rect">
                            <a:avLst/>
                          </a:prstGeom>
                          <a:noFill/>
                          <a:effectLst>
                            <a:outerShdw blurRad="50800" dist="50800" dir="5400000" algn="ctr" rotWithShape="0">
                              <a:srgbClr val="000000">
                                <a:alpha val="0"/>
                              </a:srgbClr>
                            </a:outerShdw>
                          </a:effectLst>
                        </pic:spPr>
                      </pic:pic>
                    </wpg:wgp>
                  </a:graphicData>
                </a:graphic>
                <wp14:sizeRelH relativeFrom="margin">
                  <wp14:pctWidth>0</wp14:pctWidth>
                </wp14:sizeRelH>
                <wp14:sizeRelV relativeFrom="margin">
                  <wp14:pctHeight>0</wp14:pctHeight>
                </wp14:sizeRelV>
              </wp:anchor>
            </w:drawing>
          </mc:Choice>
          <mc:Fallback>
            <w:pict>
              <v:group w14:anchorId="11023C10" id="Group 14" o:spid="_x0000_s1026" style="position:absolute;margin-left:-.75pt;margin-top:16.45pt;width:22.7pt;height:22.7pt;z-index:251663360;mso-width-relative:margin;mso-height-relative:margin" coordsize="10749,108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&#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">
                <v:shape id="Freeform 15" o:spid="_x0000_s1027" style="position:absolute;width:10749;height:10832;visibility:visible;mso-wrap-style:square;v-text-anchor:top" coordsize="8218,8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" path="m4109,6534c2772,6534,1684,5447,1684,4109v,-1337,1088,-2425,2425,-2425c5446,1684,6534,2772,6534,4109v,1338,-1088,2425,-2425,2425xm8017,5432v105,-310,173,-635,201,-970l7550,4138v1,-108,-3,-217,-13,-327c7534,3773,7529,3736,7525,3698r629,-398c8088,2970,7984,2655,7846,2360r-743,54c7031,2285,6950,2162,6862,2044r345,-657c6989,1138,6741,917,6470,727r-616,417c5728,1070,5596,1003,5460,944l5431,202c5122,97,4796,28,4462,l4138,669v-108,-1,-217,3,-327,13c3772,685,3735,690,3698,694l3301,64v-331,66,-646,170,-941,309l2414,1115v-129,73,-253,154,-369,242l1386,1011v-248,219,-470,467,-659,738l1145,2365v-75,126,-143,258,-201,393l202,2787c96,3097,28,3422,,3757r669,324c668,4189,672,4298,681,4408v4,38,8,75,13,113l65,4918v66,330,169,646,308,941l1115,5805v73,128,154,252,242,369l1011,6832v218,249,467,470,738,660l2365,7074v126,75,257,142,393,200l2787,8017v310,105,634,174,969,202l4081,7550v108,1,217,-3,327,-13c4446,7534,4483,7529,4520,7524r397,631c5249,8089,5564,7985,5859,7847r-54,-743c5933,7030,6057,6950,6174,6862r658,346c7080,6989,7302,6741,7492,6470l7075,5854v74,-126,141,-258,199,-393l8017,5432e" fillcolor="#0109af" stroked="f">
                  <v:path arrowok="t" o:connecttype="custom" o:connectlocs="537487,861137;220279,541538;537487,221940;854694,541538;537487,861137;1048681,715900;1074973,588061;987594,545360;985893,502264;984324,487371;1066601,434917;1026313,311032;929123,318149;897599,269385;942727,182797;846322,95814;765745,150771;714207,124413;710414,26622;583661,0;541280,88170;498506,89883;483725,91464;431794,8435;308705,49159;315768,146949;267501,178843;181299,133243;95097,230506;149774,311691;123482,363486;26423,367308;0,495147;87510,537848;89080,580944;90780,595837;8502,648159;48791,772176;145850,765059;177505,813691;132246,900411;228782,987394;309359,932305;360766,958663;364559,1056586;491312,1083208;533824,995038;576598,993325;591248,991612;643179,1074773;766399,1034181;759335,936259;807603,904365;893674,949965;980007,852702;925460,771517;951491,719722;1048681,715900" o:connectangles="0,0,0,0,0,0,0,0,0,0,0,0,0,0,0,0,0,0,0,0,0,0,0,0,0,0,0,0,0,0,0,0,0,0,0,0,0,0,0,0,0,0,0,0,0,0,0,0,0,0,0,0,0,0,0,0,0,0"/>
                  <o:lock v:ext="edit" verticies="t"/>
                </v:shape>
                <v:oval id="Oval 21" o:spid="_x0000_s1028" style="position:absolute;left:1847;top:1750;width:6986;height:7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" fillcolor="#e7e6e6 [3214]" stroked="f" strokeweight="1pt">
                  <v:stroke joinstyle="miter"/>
                  <v:shadow on="t" color="black" opacity="20971f" offset="0,2.2pt"/>
                  <v:textbox inset="5.4pt,2.7pt,5.4pt,2.7pt"/>
                </v:oval>
                <v:shape id="Picture 22" o:spid="_x0000_s1029" type="#_x0000_t75" style="position:absolute;left:3470;top:3346;width:4033;height:4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">
                  <v:imagedata r:id="rId13" o:title="" chromakey="white"/>
                  <v:shadow on="t" color="black" opacity="0" offset="0,4pt"/>
                </v:shape>
              </v:group>
            </w:pict>
          </mc:Fallback>
        </mc:AlternateContent>
      </w:r>
    </w:p>
    <w:p w14:paraId="373DAB39" w14:textId="77777777" w:rsidR="00AC510F" w:rsidRPr="009D4342" w:rsidRDefault="00AC510F" w:rsidP="00AC510F">
      <w:pPr>
        <w:spacing w:after="0" w:line="360" w:lineRule="auto"/>
        <w:ind w:firstLine="720"/>
        <w:rPr>
          <w:b/>
          <w:bCs/>
          <w:lang w:eastAsia="ko-KR"/>
        </w:rPr>
      </w:pPr>
      <w:r w:rsidRPr="009D4342">
        <w:rPr>
          <w:b/>
          <w:bCs/>
          <w:lang w:eastAsia="ko-KR"/>
        </w:rPr>
        <w:t>Tools and Technology</w:t>
      </w:r>
    </w:p>
    <w:p w14:paraId="53DE7A41" w14:textId="3C742221" w:rsidR="00AC510F" w:rsidRPr="009D4342" w:rsidRDefault="00AC510F" w:rsidP="00AC510F">
      <w:pPr>
        <w:spacing w:after="0" w:line="360" w:lineRule="auto"/>
        <w:rPr>
          <w:rFonts w:ascii="Calibri" w:eastAsia="Times New Roman" w:hAnsi="Calibri" w:cs="Calibri"/>
          <w:lang w:eastAsia="en-GB"/>
        </w:rPr>
      </w:pPr>
      <w:r w:rsidRPr="009D4342">
        <w:rPr>
          <w:lang w:eastAsia="ko-KR"/>
        </w:rPr>
        <w:t xml:space="preserve">This work-system had sub-categories of </w:t>
      </w:r>
      <w:r w:rsidRPr="009D4342">
        <w:rPr>
          <w:i/>
          <w:iCs/>
          <w:lang w:eastAsia="ko-KR"/>
        </w:rPr>
        <w:t>data records</w:t>
      </w:r>
      <w:r w:rsidRPr="009D4342">
        <w:rPr>
          <w:lang w:eastAsia="ko-KR"/>
        </w:rPr>
        <w:t xml:space="preserve">, and </w:t>
      </w:r>
      <w:r w:rsidRPr="009D4342">
        <w:rPr>
          <w:i/>
          <w:iCs/>
          <w:lang w:eastAsia="ko-KR"/>
        </w:rPr>
        <w:t>communication devices</w:t>
      </w:r>
      <w:r w:rsidRPr="009D4342">
        <w:rPr>
          <w:lang w:eastAsia="ko-KR"/>
        </w:rPr>
        <w:t xml:space="preserve">. </w:t>
      </w:r>
      <w:r w:rsidRPr="009D4342">
        <w:rPr>
          <w:rFonts w:ascii="Calibri" w:eastAsia="Times New Roman" w:hAnsi="Calibri" w:cs="Calibri"/>
          <w:lang w:eastAsia="ko-KR"/>
        </w:rPr>
        <w:t>Approaches to record keeping and archiving were heterogeneous across CHs. These details were also influenced by the varying degrees of digita</w:t>
      </w:r>
      <w:r w:rsidRPr="009D4342">
        <w:rPr>
          <w:rFonts w:ascii="Calibri" w:eastAsia="Times New Roman" w:hAnsi="Calibri" w:cs="Calibri"/>
          <w:lang w:eastAsia="en-GB"/>
        </w:rPr>
        <w:t>l literacy among staff as well as the degree computers and wireless connections were available to staff. “</w:t>
      </w:r>
      <w:r w:rsidRPr="009D4342">
        <w:rPr>
          <w:rFonts w:ascii="Calibri" w:eastAsia="Times New Roman" w:hAnsi="Calibri" w:cs="Calibri"/>
          <w:i/>
          <w:iCs/>
          <w:lang w:eastAsia="en-GB"/>
        </w:rPr>
        <w:t>The relatively low response to some of the questionnaires is also an important limitation. One of the reasons for this is probably that the nursing home staff did not regularly use the e-mail account at work</w:t>
      </w:r>
      <w:r w:rsidRPr="009D4342">
        <w:rPr>
          <w:rFonts w:ascii="Calibri" w:eastAsia="Times New Roman" w:hAnsi="Calibri" w:cs="Calibri"/>
          <w:lang w:eastAsia="en-GB"/>
        </w:rPr>
        <w:t xml:space="preserve"> (p.13).</w:t>
      </w:r>
      <w:r w:rsidRPr="009D4342">
        <w:rPr>
          <w:rFonts w:ascii="Calibri" w:eastAsia="Times New Roman" w:hAnsi="Calibri" w:cs="Calibri"/>
          <w:lang w:eastAsia="en-GB"/>
        </w:rPr>
        <w:fldChar w:fldCharType="begin"/>
      </w:r>
      <w:r w:rsidR="009A2A9F">
        <w:rPr>
          <w:rFonts w:ascii="Calibri" w:eastAsia="Times New Roman" w:hAnsi="Calibri" w:cs="Calibri"/>
          <w:lang w:eastAsia="en-GB"/>
        </w:rPr>
        <w:instrText xml:space="preserve"> ADDIN EN.CITE &lt;EndNote&gt;&lt;Cite&gt;&lt;Author&gt;Lichtwarck&lt;/Author&gt;&lt;Year&gt;2019&lt;/Year&gt;&lt;RecNum&gt;18&lt;/RecNum&gt;&lt;DisplayText&gt;[9]&lt;/DisplayText&gt;&lt;record&gt;&lt;rec-number&gt;18&lt;/rec-number&gt;&lt;foreign-keys&gt;&lt;key app="EN" db-id="9dtpxwaf8trdxzezse8ve2elft05pzvaasdv" timestamp="1589895775"&gt;18&lt;/key&gt;&lt;/foreign-keys&gt;&lt;ref-type name="Journal Article"&gt;17&lt;/ref-type&gt;&lt;contributors&gt;&lt;authors&gt;&lt;author&gt;Lichtwarck, Bjørn&lt;/author&gt;&lt;author&gt;Myhre, Janne&lt;/author&gt;&lt;author&gt;Selbaek, Geir&lt;/author&gt;&lt;author&gt;Kirkevold, Øyvind&lt;/author&gt;&lt;author&gt;Rokstad, Anne Marie Mork&lt;/author&gt;&lt;author&gt;Benth, Jūratė Šaltytė&lt;/author&gt;&lt;author&gt;Bergh, Sverre&lt;/author&gt;&lt;/authors&gt;&lt;/contributors&gt;&lt;titles&gt;&lt;title&gt;TIME to reduce agitation in persons with dementia in nursing homes. A process evaluation of a complex intervention&lt;/title&gt;&lt;secondary-title&gt;BMC Health Services Research&lt;/secondary-title&gt;&lt;/titles&gt;&lt;periodical&gt;&lt;full-title&gt;BMC Health Services Research&lt;/full-title&gt;&lt;/periodical&gt;&lt;pages&gt;N.PAG-N.PAG&lt;/pages&gt;&lt;volume&gt;19&lt;/volume&gt;&lt;number&gt;1&lt;/number&gt;&lt;dates&gt;&lt;year&gt;2019&lt;/year&gt;&lt;/dates&gt;&lt;accession-num&gt;136746442. Language: English. Entry Date: In Process. Revision Date: 20190826. Publication Type: journal article. Journal Subset: Biomedical&lt;/accession-num&gt;&lt;urls&gt;&lt;related-urls&gt;&lt;url&gt;http://search.ebscohost.com/login.aspx?direct=true&amp;amp;AuthType=athens&amp;amp;db=cin20&amp;amp;AN=136746442&amp;amp;site=ehost-live&amp;amp;custid=ns128758&lt;/url&gt;&lt;/related-urls&gt;&lt;/urls&gt;&lt;electronic-resource-num&gt;10.1186/s12913-019-4168-0&lt;/electronic-resource-num&gt;&lt;/record&gt;&lt;/Cite&gt;&lt;/EndNote&gt;</w:instrText>
      </w:r>
      <w:r w:rsidRPr="009D4342">
        <w:rPr>
          <w:rFonts w:ascii="Calibri" w:eastAsia="Times New Roman" w:hAnsi="Calibri" w:cs="Calibri"/>
          <w:lang w:eastAsia="en-GB"/>
        </w:rPr>
        <w:fldChar w:fldCharType="separate"/>
      </w:r>
      <w:r w:rsidR="009A2A9F">
        <w:rPr>
          <w:rFonts w:ascii="Calibri" w:eastAsia="Times New Roman" w:hAnsi="Calibri" w:cs="Calibri"/>
          <w:noProof/>
          <w:lang w:eastAsia="en-GB"/>
        </w:rPr>
        <w:t>[9]</w:t>
      </w:r>
      <w:r w:rsidRPr="009D4342">
        <w:rPr>
          <w:rFonts w:ascii="Calibri" w:eastAsia="Times New Roman" w:hAnsi="Calibri" w:cs="Calibri"/>
          <w:lang w:eastAsia="en-GB"/>
        </w:rPr>
        <w:fldChar w:fldCharType="end"/>
      </w:r>
      <w:r w:rsidRPr="009D4342">
        <w:rPr>
          <w:rFonts w:ascii="Calibri" w:eastAsia="Times New Roman" w:hAnsi="Calibri" w:cs="Calibri"/>
          <w:lang w:eastAsia="en-GB"/>
        </w:rPr>
        <w:t xml:space="preserve"> Due to many staff having English as a second language remote teleconferences enabled inclusion but were also reported to inhibit understanding in some studies. Research teams experienced technological and communication challenges with CHs. “</w:t>
      </w:r>
      <w:r w:rsidRPr="009D4342">
        <w:rPr>
          <w:i/>
          <w:iCs/>
        </w:rPr>
        <w:t>Communication with the care home managers and mappers could be challenging and difficult to maintain for experts. A reliance on telephone and e-mail, meant experts had to call when the appropriate person was on shift and available, or e-mail. This latter method was often ineffective if mappers did not have work e-mail addresses or checked and answered them irregularly</w:t>
      </w:r>
      <w:r w:rsidRPr="009D4342">
        <w:t>.” (p.8)</w:t>
      </w:r>
      <w:r w:rsidRPr="009D4342">
        <w:fldChar w:fldCharType="begin"/>
      </w:r>
      <w:r w:rsidR="009A2A9F">
        <w:instrText xml:space="preserve"> ADDIN EN.CITE &lt;EndNote&gt;&lt;Cite&gt;&lt;Author&gt;Surr&lt;/Author&gt;&lt;Year&gt;2019&lt;/Year&gt;&lt;RecNum&gt;3&lt;/RecNum&gt;&lt;DisplayText&gt;[10]&lt;/DisplayText&gt;&lt;record&gt;&lt;rec-number&gt;3&lt;/rec-number&gt;&lt;foreign-keys&gt;&lt;key app="EN" db-id="9dtpxwaf8trdxzezse8ve2elft05pzvaasdv" timestamp="1589895775"&gt;3&lt;/key&gt;&lt;/foreign-keys&gt;&lt;ref-type name="Journal Article"&gt;17&lt;/ref-type&gt;&lt;contributors&gt;&lt;authors&gt;&lt;author&gt;Surr, C. A.&lt;/author&gt;&lt;author&gt;Shoesmith, E.&lt;/author&gt;&lt;author&gt;Griffiths, A. W.&lt;/author&gt;&lt;author&gt;Kelley, R.&lt;/author&gt;&lt;author&gt;McDermid, J.&lt;/author&gt;&lt;author&gt;Fossey, J.&lt;/author&gt;&lt;/authors&gt;&lt;/contributors&gt;&lt;titles&gt;&lt;title&gt;Exploring the role of external experts in supporting staff to implement psychosocial interventions in care home settings: results from the process evaluation of a randomized controlled trial&lt;/title&gt;&lt;secondary-title&gt;BMC health services research&lt;/secondary-title&gt;&lt;/titles&gt;&lt;periodical&gt;&lt;full-title&gt;BMC Health Services Research&lt;/full-title&gt;&lt;/periodical&gt;&lt;pages&gt;790&lt;/pages&gt;&lt;volume&gt;19&lt;/volume&gt;&lt;number&gt;1&lt;/number&gt;&lt;dates&gt;&lt;year&gt;2019&lt;/year&gt;&lt;/dates&gt;&lt;accession-num&gt;629767908&lt;/accession-num&gt;&lt;urls&gt;&lt;related-urls&gt;&lt;url&gt;https://ovidsp.ovid.com/athens/ovidweb.cgi?T=JS&amp;amp;CSC=Y&amp;amp;NEWS=N&amp;amp;PAGE=fulltext&amp;amp;D=emexb&amp;amp;AN=629767908 https://cambridge-primo.hosted.exlibrisgroup.com/openurl/44CAM/44CAM_services_page?sid=OVID:embase&amp;amp;id=pmid:31684943&amp;amp;id=doi:10.1186%2Fs12913-019-4662-4&amp;amp;issn=147&lt;/url&gt;&lt;/related-urls&gt;&lt;/urls&gt;&lt;/record&gt;&lt;/Cite&gt;&lt;/EndNote&gt;</w:instrText>
      </w:r>
      <w:r w:rsidRPr="009D4342">
        <w:fldChar w:fldCharType="separate"/>
      </w:r>
      <w:r w:rsidR="009A2A9F">
        <w:rPr>
          <w:noProof/>
        </w:rPr>
        <w:t>[10]</w:t>
      </w:r>
      <w:r w:rsidRPr="009D4342">
        <w:fldChar w:fldCharType="end"/>
      </w:r>
    </w:p>
    <w:p w14:paraId="1904F392" w14:textId="77777777" w:rsidR="00AC510F" w:rsidRPr="009D4342" w:rsidRDefault="00AC510F" w:rsidP="00AC510F">
      <w:pPr>
        <w:spacing w:after="0" w:line="360" w:lineRule="auto"/>
        <w:rPr>
          <w:b/>
          <w:bCs/>
        </w:rPr>
      </w:pPr>
      <w:r w:rsidRPr="009D4342">
        <w:rPr>
          <w:noProof/>
          <w:lang w:eastAsia="en-GB"/>
        </w:rPr>
        <mc:AlternateContent>
          <mc:Choice Requires="wpg">
            <w:drawing>
              <wp:anchor distT="0" distB="0" distL="114300" distR="114300" simplePos="0" relativeHeight="251661312" behindDoc="0" locked="0" layoutInCell="1" allowOverlap="1" wp14:anchorId="7D6C15DA" wp14:editId="368F52D8">
                <wp:simplePos x="0" y="0"/>
                <wp:positionH relativeFrom="column">
                  <wp:posOffset>-9525</wp:posOffset>
                </wp:positionH>
                <wp:positionV relativeFrom="paragraph">
                  <wp:posOffset>205105</wp:posOffset>
                </wp:positionV>
                <wp:extent cx="287655" cy="287655"/>
                <wp:effectExtent l="38100" t="0" r="0" b="55245"/>
                <wp:wrapNone/>
                <wp:docPr id="23" name="Group 29"/>
                <wp:cNvGraphicFramePr/>
                <a:graphic xmlns:a="http://schemas.openxmlformats.org/drawingml/2006/main">
                  <a:graphicData uri="http://schemas.microsoft.com/office/word/2010/wordprocessingGroup">
                    <wpg:wgp>
                      <wpg:cNvGrpSpPr/>
                      <wpg:grpSpPr>
                        <a:xfrm>
                          <a:off x="0" y="0"/>
                          <a:ext cx="287655" cy="287655"/>
                          <a:chOff x="0" y="0"/>
                          <a:chExt cx="1074973" cy="1083208"/>
                        </a:xfrm>
                      </wpg:grpSpPr>
                      <wpg:grpSp>
                        <wpg:cNvPr id="24" name="Group 24"/>
                        <wpg:cNvGrpSpPr/>
                        <wpg:grpSpPr>
                          <a:xfrm>
                            <a:off x="0" y="0"/>
                            <a:ext cx="1074973" cy="1083208"/>
                            <a:chOff x="0" y="0"/>
                            <a:chExt cx="1074973" cy="1083208"/>
                          </a:xfrm>
                        </wpg:grpSpPr>
                        <wps:wsp>
                          <wps:cNvPr id="25" name="Freeform 22"/>
                          <wps:cNvSpPr>
                            <a:spLocks noEditPoints="1"/>
                          </wps:cNvSpPr>
                          <wps:spPr bwMode="auto">
                            <a:xfrm>
                              <a:off x="0" y="0"/>
                              <a:ext cx="1074973" cy="1083208"/>
                            </a:xfrm>
                            <a:custGeom>
                              <a:avLst/>
                              <a:gdLst>
                                <a:gd name="T0" fmla="*/ 4109 w 8218"/>
                                <a:gd name="T1" fmla="*/ 6534 h 8219"/>
                                <a:gd name="T2" fmla="*/ 1684 w 8218"/>
                                <a:gd name="T3" fmla="*/ 4109 h 8219"/>
                                <a:gd name="T4" fmla="*/ 4109 w 8218"/>
                                <a:gd name="T5" fmla="*/ 1684 h 8219"/>
                                <a:gd name="T6" fmla="*/ 6534 w 8218"/>
                                <a:gd name="T7" fmla="*/ 4109 h 8219"/>
                                <a:gd name="T8" fmla="*/ 4109 w 8218"/>
                                <a:gd name="T9" fmla="*/ 6534 h 8219"/>
                                <a:gd name="T10" fmla="*/ 8017 w 8218"/>
                                <a:gd name="T11" fmla="*/ 5432 h 8219"/>
                                <a:gd name="T12" fmla="*/ 8218 w 8218"/>
                                <a:gd name="T13" fmla="*/ 4462 h 8219"/>
                                <a:gd name="T14" fmla="*/ 7550 w 8218"/>
                                <a:gd name="T15" fmla="*/ 4138 h 8219"/>
                                <a:gd name="T16" fmla="*/ 7537 w 8218"/>
                                <a:gd name="T17" fmla="*/ 3811 h 8219"/>
                                <a:gd name="T18" fmla="*/ 7525 w 8218"/>
                                <a:gd name="T19" fmla="*/ 3698 h 8219"/>
                                <a:gd name="T20" fmla="*/ 8154 w 8218"/>
                                <a:gd name="T21" fmla="*/ 3300 h 8219"/>
                                <a:gd name="T22" fmla="*/ 7846 w 8218"/>
                                <a:gd name="T23" fmla="*/ 2360 h 8219"/>
                                <a:gd name="T24" fmla="*/ 7103 w 8218"/>
                                <a:gd name="T25" fmla="*/ 2414 h 8219"/>
                                <a:gd name="T26" fmla="*/ 6862 w 8218"/>
                                <a:gd name="T27" fmla="*/ 2044 h 8219"/>
                                <a:gd name="T28" fmla="*/ 7207 w 8218"/>
                                <a:gd name="T29" fmla="*/ 1387 h 8219"/>
                                <a:gd name="T30" fmla="*/ 6470 w 8218"/>
                                <a:gd name="T31" fmla="*/ 727 h 8219"/>
                                <a:gd name="T32" fmla="*/ 5854 w 8218"/>
                                <a:gd name="T33" fmla="*/ 1144 h 8219"/>
                                <a:gd name="T34" fmla="*/ 5460 w 8218"/>
                                <a:gd name="T35" fmla="*/ 944 h 8219"/>
                                <a:gd name="T36" fmla="*/ 5431 w 8218"/>
                                <a:gd name="T37" fmla="*/ 202 h 8219"/>
                                <a:gd name="T38" fmla="*/ 4462 w 8218"/>
                                <a:gd name="T39" fmla="*/ 0 h 8219"/>
                                <a:gd name="T40" fmla="*/ 4138 w 8218"/>
                                <a:gd name="T41" fmla="*/ 669 h 8219"/>
                                <a:gd name="T42" fmla="*/ 3811 w 8218"/>
                                <a:gd name="T43" fmla="*/ 682 h 8219"/>
                                <a:gd name="T44" fmla="*/ 3698 w 8218"/>
                                <a:gd name="T45" fmla="*/ 694 h 8219"/>
                                <a:gd name="T46" fmla="*/ 3301 w 8218"/>
                                <a:gd name="T47" fmla="*/ 64 h 8219"/>
                                <a:gd name="T48" fmla="*/ 2360 w 8218"/>
                                <a:gd name="T49" fmla="*/ 373 h 8219"/>
                                <a:gd name="T50" fmla="*/ 2414 w 8218"/>
                                <a:gd name="T51" fmla="*/ 1115 h 8219"/>
                                <a:gd name="T52" fmla="*/ 2045 w 8218"/>
                                <a:gd name="T53" fmla="*/ 1357 h 8219"/>
                                <a:gd name="T54" fmla="*/ 1386 w 8218"/>
                                <a:gd name="T55" fmla="*/ 1011 h 8219"/>
                                <a:gd name="T56" fmla="*/ 727 w 8218"/>
                                <a:gd name="T57" fmla="*/ 1749 h 8219"/>
                                <a:gd name="T58" fmla="*/ 1145 w 8218"/>
                                <a:gd name="T59" fmla="*/ 2365 h 8219"/>
                                <a:gd name="T60" fmla="*/ 944 w 8218"/>
                                <a:gd name="T61" fmla="*/ 2758 h 8219"/>
                                <a:gd name="T62" fmla="*/ 202 w 8218"/>
                                <a:gd name="T63" fmla="*/ 2787 h 8219"/>
                                <a:gd name="T64" fmla="*/ 0 w 8218"/>
                                <a:gd name="T65" fmla="*/ 3757 h 8219"/>
                                <a:gd name="T66" fmla="*/ 669 w 8218"/>
                                <a:gd name="T67" fmla="*/ 4081 h 8219"/>
                                <a:gd name="T68" fmla="*/ 681 w 8218"/>
                                <a:gd name="T69" fmla="*/ 4408 h 8219"/>
                                <a:gd name="T70" fmla="*/ 694 w 8218"/>
                                <a:gd name="T71" fmla="*/ 4521 h 8219"/>
                                <a:gd name="T72" fmla="*/ 65 w 8218"/>
                                <a:gd name="T73" fmla="*/ 4918 h 8219"/>
                                <a:gd name="T74" fmla="*/ 373 w 8218"/>
                                <a:gd name="T75" fmla="*/ 5859 h 8219"/>
                                <a:gd name="T76" fmla="*/ 1115 w 8218"/>
                                <a:gd name="T77" fmla="*/ 5805 h 8219"/>
                                <a:gd name="T78" fmla="*/ 1357 w 8218"/>
                                <a:gd name="T79" fmla="*/ 6174 h 8219"/>
                                <a:gd name="T80" fmla="*/ 1011 w 8218"/>
                                <a:gd name="T81" fmla="*/ 6832 h 8219"/>
                                <a:gd name="T82" fmla="*/ 1749 w 8218"/>
                                <a:gd name="T83" fmla="*/ 7492 h 8219"/>
                                <a:gd name="T84" fmla="*/ 2365 w 8218"/>
                                <a:gd name="T85" fmla="*/ 7074 h 8219"/>
                                <a:gd name="T86" fmla="*/ 2758 w 8218"/>
                                <a:gd name="T87" fmla="*/ 7274 h 8219"/>
                                <a:gd name="T88" fmla="*/ 2787 w 8218"/>
                                <a:gd name="T89" fmla="*/ 8017 h 8219"/>
                                <a:gd name="T90" fmla="*/ 3756 w 8218"/>
                                <a:gd name="T91" fmla="*/ 8219 h 8219"/>
                                <a:gd name="T92" fmla="*/ 4081 w 8218"/>
                                <a:gd name="T93" fmla="*/ 7550 h 8219"/>
                                <a:gd name="T94" fmla="*/ 4408 w 8218"/>
                                <a:gd name="T95" fmla="*/ 7537 h 8219"/>
                                <a:gd name="T96" fmla="*/ 4520 w 8218"/>
                                <a:gd name="T97" fmla="*/ 7524 h 8219"/>
                                <a:gd name="T98" fmla="*/ 4917 w 8218"/>
                                <a:gd name="T99" fmla="*/ 8155 h 8219"/>
                                <a:gd name="T100" fmla="*/ 5859 w 8218"/>
                                <a:gd name="T101" fmla="*/ 7847 h 8219"/>
                                <a:gd name="T102" fmla="*/ 5805 w 8218"/>
                                <a:gd name="T103" fmla="*/ 7104 h 8219"/>
                                <a:gd name="T104" fmla="*/ 6174 w 8218"/>
                                <a:gd name="T105" fmla="*/ 6862 h 8219"/>
                                <a:gd name="T106" fmla="*/ 6832 w 8218"/>
                                <a:gd name="T107" fmla="*/ 7208 h 8219"/>
                                <a:gd name="T108" fmla="*/ 7492 w 8218"/>
                                <a:gd name="T109" fmla="*/ 6470 h 8219"/>
                                <a:gd name="T110" fmla="*/ 7075 w 8218"/>
                                <a:gd name="T111" fmla="*/ 5854 h 8219"/>
                                <a:gd name="T112" fmla="*/ 7274 w 8218"/>
                                <a:gd name="T113" fmla="*/ 5461 h 8219"/>
                                <a:gd name="T114" fmla="*/ 8017 w 8218"/>
                                <a:gd name="T115" fmla="*/ 5432 h 82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8218" h="8219">
                                  <a:moveTo>
                                    <a:pt x="4109" y="6534"/>
                                  </a:moveTo>
                                  <a:cubicBezTo>
                                    <a:pt x="2772" y="6534"/>
                                    <a:pt x="1684" y="5447"/>
                                    <a:pt x="1684" y="4109"/>
                                  </a:cubicBezTo>
                                  <a:cubicBezTo>
                                    <a:pt x="1684" y="2772"/>
                                    <a:pt x="2772" y="1684"/>
                                    <a:pt x="4109" y="1684"/>
                                  </a:cubicBezTo>
                                  <a:cubicBezTo>
                                    <a:pt x="5446" y="1684"/>
                                    <a:pt x="6534" y="2772"/>
                                    <a:pt x="6534" y="4109"/>
                                  </a:cubicBezTo>
                                  <a:cubicBezTo>
                                    <a:pt x="6534" y="5447"/>
                                    <a:pt x="5446" y="6534"/>
                                    <a:pt x="4109" y="6534"/>
                                  </a:cubicBezTo>
                                  <a:close/>
                                  <a:moveTo>
                                    <a:pt x="8017" y="5432"/>
                                  </a:moveTo>
                                  <a:cubicBezTo>
                                    <a:pt x="8122" y="5122"/>
                                    <a:pt x="8190" y="4797"/>
                                    <a:pt x="8218" y="4462"/>
                                  </a:cubicBezTo>
                                  <a:lnTo>
                                    <a:pt x="7550" y="4138"/>
                                  </a:lnTo>
                                  <a:cubicBezTo>
                                    <a:pt x="7551" y="4030"/>
                                    <a:pt x="7547" y="3921"/>
                                    <a:pt x="7537" y="3811"/>
                                  </a:cubicBezTo>
                                  <a:cubicBezTo>
                                    <a:pt x="7534" y="3773"/>
                                    <a:pt x="7529" y="3736"/>
                                    <a:pt x="7525" y="3698"/>
                                  </a:cubicBezTo>
                                  <a:lnTo>
                                    <a:pt x="8154" y="3300"/>
                                  </a:lnTo>
                                  <a:cubicBezTo>
                                    <a:pt x="8088" y="2970"/>
                                    <a:pt x="7984" y="2655"/>
                                    <a:pt x="7846" y="2360"/>
                                  </a:cubicBezTo>
                                  <a:lnTo>
                                    <a:pt x="7103" y="2414"/>
                                  </a:lnTo>
                                  <a:cubicBezTo>
                                    <a:pt x="7031" y="2285"/>
                                    <a:pt x="6950" y="2162"/>
                                    <a:pt x="6862" y="2044"/>
                                  </a:cubicBezTo>
                                  <a:lnTo>
                                    <a:pt x="7207" y="1387"/>
                                  </a:lnTo>
                                  <a:cubicBezTo>
                                    <a:pt x="6989" y="1138"/>
                                    <a:pt x="6741" y="917"/>
                                    <a:pt x="6470" y="727"/>
                                  </a:cubicBezTo>
                                  <a:lnTo>
                                    <a:pt x="5854" y="1144"/>
                                  </a:lnTo>
                                  <a:cubicBezTo>
                                    <a:pt x="5728" y="1070"/>
                                    <a:pt x="5596" y="1003"/>
                                    <a:pt x="5460" y="944"/>
                                  </a:cubicBezTo>
                                  <a:lnTo>
                                    <a:pt x="5431" y="202"/>
                                  </a:lnTo>
                                  <a:cubicBezTo>
                                    <a:pt x="5122" y="97"/>
                                    <a:pt x="4796" y="28"/>
                                    <a:pt x="4462" y="0"/>
                                  </a:cubicBezTo>
                                  <a:lnTo>
                                    <a:pt x="4138" y="669"/>
                                  </a:lnTo>
                                  <a:cubicBezTo>
                                    <a:pt x="4030" y="668"/>
                                    <a:pt x="3921" y="672"/>
                                    <a:pt x="3811" y="682"/>
                                  </a:cubicBezTo>
                                  <a:cubicBezTo>
                                    <a:pt x="3772" y="685"/>
                                    <a:pt x="3735" y="690"/>
                                    <a:pt x="3698" y="694"/>
                                  </a:cubicBezTo>
                                  <a:lnTo>
                                    <a:pt x="3301" y="64"/>
                                  </a:lnTo>
                                  <a:cubicBezTo>
                                    <a:pt x="2970" y="130"/>
                                    <a:pt x="2655" y="234"/>
                                    <a:pt x="2360" y="373"/>
                                  </a:cubicBezTo>
                                  <a:lnTo>
                                    <a:pt x="2414" y="1115"/>
                                  </a:lnTo>
                                  <a:cubicBezTo>
                                    <a:pt x="2285" y="1188"/>
                                    <a:pt x="2161" y="1269"/>
                                    <a:pt x="2045" y="1357"/>
                                  </a:cubicBezTo>
                                  <a:lnTo>
                                    <a:pt x="1386" y="1011"/>
                                  </a:lnTo>
                                  <a:cubicBezTo>
                                    <a:pt x="1138" y="1230"/>
                                    <a:pt x="916" y="1478"/>
                                    <a:pt x="727" y="1749"/>
                                  </a:cubicBezTo>
                                  <a:lnTo>
                                    <a:pt x="1145" y="2365"/>
                                  </a:lnTo>
                                  <a:cubicBezTo>
                                    <a:pt x="1070" y="2491"/>
                                    <a:pt x="1002" y="2623"/>
                                    <a:pt x="944" y="2758"/>
                                  </a:cubicBezTo>
                                  <a:lnTo>
                                    <a:pt x="202" y="2787"/>
                                  </a:lnTo>
                                  <a:cubicBezTo>
                                    <a:pt x="96" y="3097"/>
                                    <a:pt x="28" y="3422"/>
                                    <a:pt x="0" y="3757"/>
                                  </a:cubicBezTo>
                                  <a:lnTo>
                                    <a:pt x="669" y="4081"/>
                                  </a:lnTo>
                                  <a:cubicBezTo>
                                    <a:pt x="668" y="4189"/>
                                    <a:pt x="672" y="4298"/>
                                    <a:pt x="681" y="4408"/>
                                  </a:cubicBezTo>
                                  <a:cubicBezTo>
                                    <a:pt x="685" y="4446"/>
                                    <a:pt x="689" y="4483"/>
                                    <a:pt x="694" y="4521"/>
                                  </a:cubicBezTo>
                                  <a:lnTo>
                                    <a:pt x="65" y="4918"/>
                                  </a:lnTo>
                                  <a:cubicBezTo>
                                    <a:pt x="131" y="5248"/>
                                    <a:pt x="234" y="5564"/>
                                    <a:pt x="373" y="5859"/>
                                  </a:cubicBezTo>
                                  <a:lnTo>
                                    <a:pt x="1115" y="5805"/>
                                  </a:lnTo>
                                  <a:cubicBezTo>
                                    <a:pt x="1188" y="5933"/>
                                    <a:pt x="1269" y="6057"/>
                                    <a:pt x="1357" y="6174"/>
                                  </a:cubicBezTo>
                                  <a:lnTo>
                                    <a:pt x="1011" y="6832"/>
                                  </a:lnTo>
                                  <a:cubicBezTo>
                                    <a:pt x="1229" y="7081"/>
                                    <a:pt x="1478" y="7302"/>
                                    <a:pt x="1749" y="7492"/>
                                  </a:cubicBezTo>
                                  <a:lnTo>
                                    <a:pt x="2365" y="7074"/>
                                  </a:lnTo>
                                  <a:cubicBezTo>
                                    <a:pt x="2491" y="7149"/>
                                    <a:pt x="2622" y="7216"/>
                                    <a:pt x="2758" y="7274"/>
                                  </a:cubicBezTo>
                                  <a:lnTo>
                                    <a:pt x="2787" y="8017"/>
                                  </a:lnTo>
                                  <a:cubicBezTo>
                                    <a:pt x="3097" y="8122"/>
                                    <a:pt x="3421" y="8191"/>
                                    <a:pt x="3756" y="8219"/>
                                  </a:cubicBezTo>
                                  <a:lnTo>
                                    <a:pt x="4081" y="7550"/>
                                  </a:lnTo>
                                  <a:cubicBezTo>
                                    <a:pt x="4189" y="7551"/>
                                    <a:pt x="4298" y="7547"/>
                                    <a:pt x="4408" y="7537"/>
                                  </a:cubicBezTo>
                                  <a:cubicBezTo>
                                    <a:pt x="4446" y="7534"/>
                                    <a:pt x="4483" y="7529"/>
                                    <a:pt x="4520" y="7524"/>
                                  </a:cubicBezTo>
                                  <a:lnTo>
                                    <a:pt x="4917" y="8155"/>
                                  </a:lnTo>
                                  <a:cubicBezTo>
                                    <a:pt x="5249" y="8089"/>
                                    <a:pt x="5564" y="7985"/>
                                    <a:pt x="5859" y="7847"/>
                                  </a:cubicBezTo>
                                  <a:lnTo>
                                    <a:pt x="5805" y="7104"/>
                                  </a:lnTo>
                                  <a:cubicBezTo>
                                    <a:pt x="5933" y="7030"/>
                                    <a:pt x="6057" y="6950"/>
                                    <a:pt x="6174" y="6862"/>
                                  </a:cubicBezTo>
                                  <a:lnTo>
                                    <a:pt x="6832" y="7208"/>
                                  </a:lnTo>
                                  <a:cubicBezTo>
                                    <a:pt x="7080" y="6989"/>
                                    <a:pt x="7302" y="6741"/>
                                    <a:pt x="7492" y="6470"/>
                                  </a:cubicBezTo>
                                  <a:lnTo>
                                    <a:pt x="7075" y="5854"/>
                                  </a:lnTo>
                                  <a:cubicBezTo>
                                    <a:pt x="7149" y="5728"/>
                                    <a:pt x="7216" y="5596"/>
                                    <a:pt x="7274" y="5461"/>
                                  </a:cubicBezTo>
                                  <a:lnTo>
                                    <a:pt x="8017" y="5432"/>
                                  </a:lnTo>
                                </a:path>
                              </a:pathLst>
                            </a:custGeom>
                            <a:solidFill>
                              <a:srgbClr val="870B3A"/>
                            </a:solidFill>
                            <a:ln>
                              <a:noFill/>
                            </a:ln>
                          </wps:spPr>
                          <wps:bodyPr vert="horz" wrap="square" lIns="68580" tIns="34290" rIns="68580" bIns="34290" numCol="1" anchor="t" anchorCtr="0" compatLnSpc="1">
                            <a:prstTxWarp prst="textNoShape">
                              <a:avLst/>
                            </a:prstTxWarp>
                          </wps:bodyPr>
                        </wps:wsp>
                        <wps:wsp>
                          <wps:cNvPr id="26" name="Oval 26"/>
                          <wps:cNvSpPr/>
                          <wps:spPr>
                            <a:xfrm>
                              <a:off x="204944" y="184183"/>
                              <a:ext cx="698589" cy="704311"/>
                            </a:xfrm>
                            <a:prstGeom prst="ellipse">
                              <a:avLst/>
                            </a:prstGeom>
                            <a:solidFill>
                              <a:schemeClr val="bg2"/>
                            </a:solidFill>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g:grpSp>
                      <wps:wsp>
                        <wps:cNvPr id="28" name="Freeform 24"/>
                        <wps:cNvSpPr>
                          <a:spLocks noEditPoints="1"/>
                        </wps:cNvSpPr>
                        <wps:spPr bwMode="auto">
                          <a:xfrm>
                            <a:off x="369538" y="374467"/>
                            <a:ext cx="335898" cy="334275"/>
                          </a:xfrm>
                          <a:custGeom>
                            <a:avLst/>
                            <a:gdLst>
                              <a:gd name="T0" fmla="*/ 132 w 176"/>
                              <a:gd name="T1" fmla="*/ 84 h 176"/>
                              <a:gd name="T2" fmla="*/ 92 w 176"/>
                              <a:gd name="T3" fmla="*/ 84 h 176"/>
                              <a:gd name="T4" fmla="*/ 92 w 176"/>
                              <a:gd name="T5" fmla="*/ 44 h 176"/>
                              <a:gd name="T6" fmla="*/ 88 w 176"/>
                              <a:gd name="T7" fmla="*/ 40 h 176"/>
                              <a:gd name="T8" fmla="*/ 84 w 176"/>
                              <a:gd name="T9" fmla="*/ 44 h 176"/>
                              <a:gd name="T10" fmla="*/ 84 w 176"/>
                              <a:gd name="T11" fmla="*/ 84 h 176"/>
                              <a:gd name="T12" fmla="*/ 44 w 176"/>
                              <a:gd name="T13" fmla="*/ 84 h 176"/>
                              <a:gd name="T14" fmla="*/ 40 w 176"/>
                              <a:gd name="T15" fmla="*/ 88 h 176"/>
                              <a:gd name="T16" fmla="*/ 44 w 176"/>
                              <a:gd name="T17" fmla="*/ 92 h 176"/>
                              <a:gd name="T18" fmla="*/ 84 w 176"/>
                              <a:gd name="T19" fmla="*/ 92 h 176"/>
                              <a:gd name="T20" fmla="*/ 84 w 176"/>
                              <a:gd name="T21" fmla="*/ 132 h 176"/>
                              <a:gd name="T22" fmla="*/ 88 w 176"/>
                              <a:gd name="T23" fmla="*/ 136 h 176"/>
                              <a:gd name="T24" fmla="*/ 92 w 176"/>
                              <a:gd name="T25" fmla="*/ 132 h 176"/>
                              <a:gd name="T26" fmla="*/ 92 w 176"/>
                              <a:gd name="T27" fmla="*/ 92 h 176"/>
                              <a:gd name="T28" fmla="*/ 132 w 176"/>
                              <a:gd name="T29" fmla="*/ 92 h 176"/>
                              <a:gd name="T30" fmla="*/ 136 w 176"/>
                              <a:gd name="T31" fmla="*/ 88 h 176"/>
                              <a:gd name="T32" fmla="*/ 132 w 176"/>
                              <a:gd name="T33" fmla="*/ 84 h 176"/>
                              <a:gd name="T34" fmla="*/ 88 w 176"/>
                              <a:gd name="T35" fmla="*/ 0 h 176"/>
                              <a:gd name="T36" fmla="*/ 0 w 176"/>
                              <a:gd name="T37" fmla="*/ 88 h 176"/>
                              <a:gd name="T38" fmla="*/ 88 w 176"/>
                              <a:gd name="T39" fmla="*/ 176 h 176"/>
                              <a:gd name="T40" fmla="*/ 176 w 176"/>
                              <a:gd name="T41" fmla="*/ 88 h 176"/>
                              <a:gd name="T42" fmla="*/ 88 w 176"/>
                              <a:gd name="T43" fmla="*/ 0 h 176"/>
                              <a:gd name="T44" fmla="*/ 88 w 176"/>
                              <a:gd name="T45" fmla="*/ 168 h 176"/>
                              <a:gd name="T46" fmla="*/ 8 w 176"/>
                              <a:gd name="T47" fmla="*/ 88 h 176"/>
                              <a:gd name="T48" fmla="*/ 88 w 176"/>
                              <a:gd name="T49" fmla="*/ 8 h 176"/>
                              <a:gd name="T50" fmla="*/ 168 w 176"/>
                              <a:gd name="T51" fmla="*/ 88 h 176"/>
                              <a:gd name="T52" fmla="*/ 88 w 176"/>
                              <a:gd name="T53" fmla="*/ 168 h 1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76" h="176">
                                <a:moveTo>
                                  <a:pt x="132" y="84"/>
                                </a:moveTo>
                                <a:cubicBezTo>
                                  <a:pt x="92" y="84"/>
                                  <a:pt x="92" y="84"/>
                                  <a:pt x="92" y="84"/>
                                </a:cubicBezTo>
                                <a:cubicBezTo>
                                  <a:pt x="92" y="44"/>
                                  <a:pt x="92" y="44"/>
                                  <a:pt x="92" y="44"/>
                                </a:cubicBezTo>
                                <a:cubicBezTo>
                                  <a:pt x="92" y="42"/>
                                  <a:pt x="90" y="40"/>
                                  <a:pt x="88" y="40"/>
                                </a:cubicBezTo>
                                <a:cubicBezTo>
                                  <a:pt x="86" y="40"/>
                                  <a:pt x="84" y="42"/>
                                  <a:pt x="84" y="44"/>
                                </a:cubicBezTo>
                                <a:cubicBezTo>
                                  <a:pt x="84" y="84"/>
                                  <a:pt x="84" y="84"/>
                                  <a:pt x="84" y="84"/>
                                </a:cubicBezTo>
                                <a:cubicBezTo>
                                  <a:pt x="44" y="84"/>
                                  <a:pt x="44" y="84"/>
                                  <a:pt x="44" y="84"/>
                                </a:cubicBezTo>
                                <a:cubicBezTo>
                                  <a:pt x="42" y="84"/>
                                  <a:pt x="40" y="86"/>
                                  <a:pt x="40" y="88"/>
                                </a:cubicBezTo>
                                <a:cubicBezTo>
                                  <a:pt x="40" y="90"/>
                                  <a:pt x="42" y="92"/>
                                  <a:pt x="44" y="92"/>
                                </a:cubicBezTo>
                                <a:cubicBezTo>
                                  <a:pt x="84" y="92"/>
                                  <a:pt x="84" y="92"/>
                                  <a:pt x="84" y="92"/>
                                </a:cubicBezTo>
                                <a:cubicBezTo>
                                  <a:pt x="84" y="132"/>
                                  <a:pt x="84" y="132"/>
                                  <a:pt x="84" y="132"/>
                                </a:cubicBezTo>
                                <a:cubicBezTo>
                                  <a:pt x="84" y="134"/>
                                  <a:pt x="86" y="136"/>
                                  <a:pt x="88" y="136"/>
                                </a:cubicBezTo>
                                <a:cubicBezTo>
                                  <a:pt x="90" y="136"/>
                                  <a:pt x="92" y="134"/>
                                  <a:pt x="92" y="132"/>
                                </a:cubicBezTo>
                                <a:cubicBezTo>
                                  <a:pt x="92" y="92"/>
                                  <a:pt x="92" y="92"/>
                                  <a:pt x="92" y="92"/>
                                </a:cubicBezTo>
                                <a:cubicBezTo>
                                  <a:pt x="132" y="92"/>
                                  <a:pt x="132" y="92"/>
                                  <a:pt x="132" y="92"/>
                                </a:cubicBezTo>
                                <a:cubicBezTo>
                                  <a:pt x="134" y="92"/>
                                  <a:pt x="136" y="90"/>
                                  <a:pt x="136" y="88"/>
                                </a:cubicBezTo>
                                <a:cubicBezTo>
                                  <a:pt x="136" y="86"/>
                                  <a:pt x="134" y="84"/>
                                  <a:pt x="132" y="84"/>
                                </a:cubicBezTo>
                                <a:moveTo>
                                  <a:pt x="88" y="0"/>
                                </a:moveTo>
                                <a:cubicBezTo>
                                  <a:pt x="39" y="0"/>
                                  <a:pt x="0" y="39"/>
                                  <a:pt x="0" y="88"/>
                                </a:cubicBezTo>
                                <a:cubicBezTo>
                                  <a:pt x="0" y="137"/>
                                  <a:pt x="39" y="176"/>
                                  <a:pt x="88" y="176"/>
                                </a:cubicBezTo>
                                <a:cubicBezTo>
                                  <a:pt x="137" y="176"/>
                                  <a:pt x="176" y="137"/>
                                  <a:pt x="176" y="88"/>
                                </a:cubicBezTo>
                                <a:cubicBezTo>
                                  <a:pt x="176" y="39"/>
                                  <a:pt x="137" y="0"/>
                                  <a:pt x="88" y="0"/>
                                </a:cubicBezTo>
                                <a:moveTo>
                                  <a:pt x="88" y="168"/>
                                </a:moveTo>
                                <a:cubicBezTo>
                                  <a:pt x="44" y="168"/>
                                  <a:pt x="8" y="132"/>
                                  <a:pt x="8" y="88"/>
                                </a:cubicBezTo>
                                <a:cubicBezTo>
                                  <a:pt x="8" y="44"/>
                                  <a:pt x="44" y="8"/>
                                  <a:pt x="88" y="8"/>
                                </a:cubicBezTo>
                                <a:cubicBezTo>
                                  <a:pt x="132" y="8"/>
                                  <a:pt x="168" y="44"/>
                                  <a:pt x="168" y="88"/>
                                </a:cubicBezTo>
                                <a:cubicBezTo>
                                  <a:pt x="168" y="132"/>
                                  <a:pt x="132" y="168"/>
                                  <a:pt x="88" y="168"/>
                                </a:cubicBezTo>
                              </a:path>
                            </a:pathLst>
                          </a:custGeom>
                          <a:solidFill>
                            <a:schemeClr val="tx2"/>
                          </a:solidFill>
                          <a:ln w="3175">
                            <a:solidFill>
                              <a:schemeClr val="tx1"/>
                            </a:solidFill>
                          </a:ln>
                        </wps:spPr>
                        <wps:bodyPr vert="horz" wrap="square" lIns="91440" tIns="45720" rIns="91440" bIns="45720" numCol="1" anchor="t" anchorCtr="0" compatLnSpc="1">
                          <a:prstTxWarp prst="textNoShape">
                            <a:avLst/>
                          </a:prstTxWarp>
                        </wps:bodyPr>
                      </wps:wsp>
                    </wpg:wgp>
                  </a:graphicData>
                </a:graphic>
              </wp:anchor>
            </w:drawing>
          </mc:Choice>
          <mc:Fallback>
            <w:pict>
              <v:group w14:anchorId="20EBB036" id="Group 29" o:spid="_x0000_s1026" style="position:absolute;margin-left:-.75pt;margin-top:16.15pt;width:22.65pt;height:22.65pt;z-index:251661312" coordsize="10749,108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">
                <v:group id="Group 24" o:spid="_x0000_s1027" style="position:absolute;width:10749;height:10832" coordsize="10749,10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Freeform 22" o:spid="_x0000_s1028" style="position:absolute;width:10749;height:10832;visibility:visible;mso-wrap-style:square;v-text-anchor:top" coordsize="8218,8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" path="m4109,6534c2772,6534,1684,5447,1684,4109v,-1337,1088,-2425,2425,-2425c5446,1684,6534,2772,6534,4109v,1338,-1088,2425,-2425,2425xm8017,5432v105,-310,173,-635,201,-970l7550,4138v1,-108,-3,-217,-13,-327c7534,3773,7529,3736,7525,3698r629,-398c8088,2970,7984,2655,7846,2360r-743,54c7031,2285,6950,2162,6862,2044r345,-657c6989,1138,6741,917,6470,727r-616,417c5728,1070,5596,1003,5460,944l5431,202c5122,97,4796,28,4462,l4138,669v-108,-1,-217,3,-327,13c3772,685,3735,690,3698,694l3301,64v-331,66,-646,170,-941,309l2414,1115v-129,73,-253,154,-369,242l1386,1011v-248,219,-470,467,-659,738l1145,2365v-75,126,-143,258,-201,393l202,2787c96,3097,28,3422,,3757r669,324c668,4189,672,4298,681,4408v4,38,8,75,13,113l65,4918v66,330,169,646,308,941l1115,5805v73,128,154,252,242,369l1011,6832v218,249,467,470,738,660l2365,7074v126,75,257,142,393,200l2787,8017v310,105,634,174,969,202l4081,7550v108,1,217,-3,327,-13c4446,7534,4483,7529,4520,7524r397,631c5249,8089,5564,7985,5859,7847r-54,-743c5933,7030,6057,6950,6174,6862r658,346c7080,6989,7302,6741,7492,6470l7075,5854v74,-126,141,-258,199,-393l8017,5432e" fillcolor="#870b3a" stroked="f">
                    <v:path arrowok="t" o:connecttype="custom" o:connectlocs="537487,861137;220279,541538;537487,221940;854694,541538;537487,861137;1048681,715900;1074973,588061;987594,545360;985893,502264;984324,487371;1066601,434917;1026313,311032;929123,318149;897599,269385;942727,182797;846322,95814;765745,150771;714207,124413;710414,26622;583661,0;541280,88170;498506,89883;483725,91464;431794,8435;308705,49159;315768,146949;267501,178843;181299,133243;95097,230506;149774,311691;123482,363486;26423,367308;0,495147;87510,537848;89080,580944;90780,595837;8502,648159;48791,772176;145850,765059;177505,813691;132246,900411;228782,987394;309359,932305;360766,958663;364559,1056586;491312,1083208;533824,995038;576598,993325;591248,991612;643179,1074773;766399,1034181;759335,936259;807603,904365;893674,949965;980007,852702;925460,771517;951491,719722;1048681,715900" o:connectangles="0,0,0,0,0,0,0,0,0,0,0,0,0,0,0,0,0,0,0,0,0,0,0,0,0,0,0,0,0,0,0,0,0,0,0,0,0,0,0,0,0,0,0,0,0,0,0,0,0,0,0,0,0,0,0,0,0,0"/>
                    <o:lock v:ext="edit" verticies="t"/>
                  </v:shape>
                  <v:oval id="Oval 26" o:spid="_x0000_s1029" style="position:absolute;left:2049;top:1841;width:6986;height:7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" fillcolor="#e7e6e6 [3214]" stroked="f" strokeweight="1pt">
                    <v:stroke joinstyle="miter"/>
                    <v:shadow on="t" color="black" opacity="20971f" offset="0,2.2pt"/>
                    <v:textbox inset="5.4pt,2.7pt,5.4pt,2.7pt"/>
                  </v:oval>
                </v:group>
                <v:shape id="Freeform 24" o:spid="_x0000_s1030" style="position:absolute;left:3695;top:3744;width:3359;height:3343;visibility:visible;mso-wrap-style:square;v-text-anchor:top" coordsize="17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" path="m132,84v-40,,-40,,-40,c92,44,92,44,92,44v,-2,-2,-4,-4,-4c86,40,84,42,84,44v,40,,40,,40c44,84,44,84,44,84v-2,,-4,2,-4,4c40,90,42,92,44,92v40,,40,,40,c84,132,84,132,84,132v,2,2,4,4,4c90,136,92,134,92,132v,-40,,-40,,-40c132,92,132,92,132,92v2,,4,-2,4,-4c136,86,134,84,132,84m88,c39,,,39,,88v,49,39,88,88,88c137,176,176,137,176,88,176,39,137,,88,t,168c44,168,8,132,8,88,8,44,44,8,88,8v44,,80,36,80,80c168,132,132,168,88,168e" fillcolor="#44546a [3215]" strokecolor="black [3213]" strokeweight=".25pt">
                  <v:path arrowok="t" o:connecttype="custom" o:connectlocs="251924,159540;175583,159540;175583,83569;167949,75972;160315,83569;160315,159540;83975,159540;76340,167138;83975,174735;160315,174735;160315,250706;167949,258303;175583,250706;175583,174735;251924,174735;259558,167138;251924,159540;167949,0;0,167138;167949,334275;335898,167138;167949,0;167949,319081;15268,167138;167949,15194;320630,167138;167949,319081" o:connectangles="0,0,0,0,0,0,0,0,0,0,0,0,0,0,0,0,0,0,0,0,0,0,0,0,0,0,0"/>
                  <o:lock v:ext="edit" verticies="t"/>
                </v:shape>
              </v:group>
            </w:pict>
          </mc:Fallback>
        </mc:AlternateContent>
      </w:r>
    </w:p>
    <w:p w14:paraId="6E00E75A" w14:textId="77777777" w:rsidR="00AC510F" w:rsidRPr="009D4342" w:rsidRDefault="00AC510F" w:rsidP="00AC510F">
      <w:pPr>
        <w:spacing w:after="0" w:line="360" w:lineRule="auto"/>
        <w:ind w:firstLine="720"/>
        <w:rPr>
          <w:b/>
          <w:bCs/>
        </w:rPr>
      </w:pPr>
      <w:r w:rsidRPr="009D4342">
        <w:rPr>
          <w:b/>
          <w:bCs/>
        </w:rPr>
        <w:t>Other</w:t>
      </w:r>
    </w:p>
    <w:p w14:paraId="33B85431" w14:textId="356D1F38" w:rsidR="00AC510F" w:rsidRPr="009D4342" w:rsidRDefault="00AC510F" w:rsidP="00AC510F">
      <w:pPr>
        <w:spacing w:after="0" w:line="360" w:lineRule="auto"/>
      </w:pPr>
      <w:r w:rsidRPr="009D4342">
        <w:t xml:space="preserve">An additional work system was assigned to the synthesis framework that included </w:t>
      </w:r>
      <w:r w:rsidRPr="009D4342">
        <w:rPr>
          <w:i/>
          <w:iCs/>
        </w:rPr>
        <w:t>research team</w:t>
      </w:r>
      <w:r w:rsidRPr="009D4342">
        <w:t xml:space="preserve"> and </w:t>
      </w:r>
      <w:r w:rsidRPr="009D4342">
        <w:rPr>
          <w:i/>
          <w:iCs/>
        </w:rPr>
        <w:t>trial factors</w:t>
      </w:r>
      <w:r w:rsidRPr="009D4342">
        <w:t xml:space="preserve"> as sub-categories. Reasons for procedural drift were also attributed to aspects of the research process, “</w:t>
      </w:r>
      <w:r w:rsidRPr="009D4342">
        <w:rPr>
          <w:i/>
        </w:rPr>
        <w:t xml:space="preserve">the most commonly cited obstacle to coherence did not relate to care home characteristics, but to the procedures required for the cRCT [cluster randomised controlled trial] itself within the care homes: the lengthy gaps between ﬁrst contacts, data collection, intervention </w:t>
      </w:r>
      <w:r w:rsidRPr="009D4342">
        <w:rPr>
          <w:i/>
        </w:rPr>
        <w:lastRenderedPageBreak/>
        <w:t>activities and adjustments to the intervention all undermining coherence</w:t>
      </w:r>
      <w:r w:rsidRPr="009D4342">
        <w:t xml:space="preserve"> (p.9).</w:t>
      </w:r>
      <w:r w:rsidRPr="009D4342">
        <w:fldChar w:fldCharType="begin"/>
      </w:r>
      <w:r w:rsidR="009A2A9F">
        <w:instrText xml:space="preserve"> ADDIN EN.CITE &lt;EndNote&gt;&lt;Cite&gt;&lt;Author&gt;Keenan&lt;/Author&gt;&lt;Year&gt;2018&lt;/Year&gt;&lt;RecNum&gt;116&lt;/RecNum&gt;&lt;DisplayText&gt;[11]&lt;/DisplayText&gt;&lt;record&gt;&lt;rec-number&gt;116&lt;/rec-number&gt;&lt;foreign-keys&gt;&lt;key app="EN" db-id="9dtpxwaf8trdxzezse8ve2elft05pzvaasdv" timestamp="1589895776"&gt;116&lt;/key&gt;&lt;/foreign-keys&gt;&lt;ref-type name="Journal Article"&gt;17&lt;/ref-type&gt;&lt;contributors&gt;&lt;authors&gt;&lt;author&gt;Keenan, Julia&lt;/author&gt;&lt;author&gt;Poland, Fiona&lt;/author&gt;&lt;author&gt;Manthorpe, Jill&lt;/author&gt;&lt;author&gt;Hart, Cathryn&lt;/author&gt;&lt;author&gt;Moniz-Cook, Esme&lt;/author&gt;&lt;/authors&gt;&lt;/contributors&gt;&lt;titles&gt;&lt;title&gt;Implementing e-learning and e-tools for care home staff supporting residents with dementia and challenging behaviour: A process evaluation of the ResCare study using normalisation process theory&lt;/title&gt;&lt;secondary-title&gt;Dementia&lt;/secondary-title&gt;&lt;/titles&gt;&lt;periodical&gt;&lt;full-title&gt;Dementia&lt;/full-title&gt;&lt;/periodical&gt;&lt;pages&gt;1471301218803195&lt;/pages&gt;&lt;dates&gt;&lt;year&gt;2018&lt;/year&gt;&lt;/dates&gt;&lt;publisher&gt;SAGE Publications&lt;/publisher&gt;&lt;urls&gt;&lt;related-urls&gt;&lt;url&gt;https://doi.org/10.1177/1471301218803195&lt;/url&gt;&lt;/related-urls&gt;&lt;/urls&gt;&lt;electronic-resource-num&gt;10.1177/1471301218803195&lt;/electronic-resource-num&gt;&lt;/record&gt;&lt;/Cite&gt;&lt;/EndNote&gt;</w:instrText>
      </w:r>
      <w:r w:rsidRPr="009D4342">
        <w:fldChar w:fldCharType="separate"/>
      </w:r>
      <w:r w:rsidR="009A2A9F">
        <w:rPr>
          <w:noProof/>
        </w:rPr>
        <w:t>[11]</w:t>
      </w:r>
      <w:r w:rsidRPr="009D4342">
        <w:fldChar w:fldCharType="end"/>
      </w:r>
      <w:r w:rsidRPr="009D4342">
        <w:t xml:space="preserve"> In addition relational qualities of the research team were important. For example,” When</w:t>
      </w:r>
      <w:r w:rsidRPr="009D4342">
        <w:rPr>
          <w:i/>
          <w:iCs/>
        </w:rPr>
        <w:t xml:space="preserve"> the relationship with the detailer was strong (Intervention Source), homes reported that the intervention had a high perceived value, exceeding their expectations. In contrast, the two homes who reported a negative perception of the detailer noted a lack of perceived value in the overall [Academic Detailing] intervention</w:t>
      </w:r>
      <w:r w:rsidRPr="009D4342">
        <w:t xml:space="preserve"> (p9).”</w:t>
      </w:r>
      <w:r w:rsidRPr="009D4342">
        <w:fldChar w:fldCharType="begin"/>
      </w:r>
      <w:r w:rsidR="009A2A9F">
        <w:instrText xml:space="preserve"> ADDIN EN.CITE &lt;EndNote&gt;&lt;Cite&gt;&lt;Author&gt;Desveaux&lt;/Author&gt;&lt;Year&gt;2017&lt;/Year&gt;&lt;RecNum&gt;30&lt;/RecNum&gt;&lt;DisplayText&gt;[12]&lt;/DisplayText&gt;&lt;record&gt;&lt;rec-number&gt;30&lt;/rec-number&gt;&lt;foreign-keys&gt;&lt;key app="EN" db-id="9dtpxwaf8trdxzezse8ve2elft05pzvaasdv" timestamp="1589895775"&gt;30&lt;/key&gt;&lt;/foreign-keys&gt;&lt;ref-type name="Journal Article"&gt;17&lt;/ref-type&gt;&lt;contributors&gt;&lt;authors&gt;&lt;author&gt;Desveaux, L.&lt;/author&gt;&lt;author&gt;Saragosa, M.&lt;/author&gt;&lt;author&gt;Rogers, J.&lt;/author&gt;&lt;author&gt;Bevan, L.&lt;/author&gt;&lt;author&gt;Loshak, H.&lt;/author&gt;&lt;author&gt;Moser, A.&lt;/author&gt;&lt;author&gt;Feldman, S.&lt;/author&gt;&lt;author&gt;Regier, L.&lt;/author&gt;&lt;author&gt;Jeffs, L.&lt;/author&gt;&lt;author&gt;Ivers, N. M.&lt;/author&gt;&lt;/authors&gt;&lt;/contributors&gt;&lt;titles&gt;&lt;title&gt;Improving the appropriateness of antipsychotic prescribing in nursing homes: a mixed-methods process evaluation of an academic detailing intervention&lt;/title&gt;&lt;secondary-title&gt;Implementation Science&lt;/secondary-title&gt;&lt;/titles&gt;&lt;periodical&gt;&lt;full-title&gt;Implementation Science&lt;/full-title&gt;&lt;/periodical&gt;&lt;pages&gt;71&lt;/pages&gt;&lt;volume&gt;12&lt;/volume&gt;&lt;number&gt;1&lt;/number&gt;&lt;dates&gt;&lt;year&gt;2017&lt;/year&gt;&lt;/dates&gt;&lt;accession-num&gt;28549480&lt;/accession-num&gt;&lt;urls&gt;&lt;related-urls&gt;&lt;url&gt;https://ovidsp.ovid.com/athens/ovidweb.cgi?T=JS&amp;amp;CSC=Y&amp;amp;NEWS=N&amp;amp;PAGE=fulltext&amp;amp;D=med13&amp;amp;AN=28549480 https://cambridge-primo.hosted.exlibrisgroup.com/openurl/44CAM/44CAM_services_page?sid=OVID:medline&amp;amp;id=pmid:28549480&amp;amp;id=doi:10.1186%2Fs13012-017-0602-z&amp;amp;issn=174&lt;/url&gt;&lt;/related-urls&gt;&lt;/urls&gt;&lt;/record&gt;&lt;/Cite&gt;&lt;/EndNote&gt;</w:instrText>
      </w:r>
      <w:r w:rsidRPr="009D4342">
        <w:fldChar w:fldCharType="separate"/>
      </w:r>
      <w:r w:rsidR="009A2A9F">
        <w:rPr>
          <w:noProof/>
        </w:rPr>
        <w:t>[12]</w:t>
      </w:r>
      <w:r w:rsidRPr="009D4342">
        <w:fldChar w:fldCharType="end"/>
      </w:r>
    </w:p>
    <w:p w14:paraId="4182B63D" w14:textId="77777777" w:rsidR="00AC510F" w:rsidRPr="009D4342" w:rsidRDefault="00AC510F" w:rsidP="00AC510F">
      <w:pPr>
        <w:spacing w:after="0" w:line="360" w:lineRule="auto"/>
        <w:rPr>
          <w:sz w:val="24"/>
          <w:szCs w:val="24"/>
        </w:rPr>
      </w:pPr>
    </w:p>
    <w:p w14:paraId="4E962537" w14:textId="4EA44E87" w:rsidR="00AC510F" w:rsidRPr="009D4342" w:rsidRDefault="00AC510F" w:rsidP="00AC510F">
      <w:pPr>
        <w:pStyle w:val="Heading2"/>
        <w:rPr>
          <w:rFonts w:asciiTheme="minorHAnsi" w:hAnsiTheme="minorHAnsi" w:cstheme="minorHAnsi"/>
          <w:b/>
          <w:bCs/>
          <w:sz w:val="22"/>
          <w:szCs w:val="22"/>
        </w:rPr>
      </w:pPr>
      <w:bookmarkStart w:id="4" w:name="_Toc74992595"/>
      <w:bookmarkStart w:id="5" w:name="_Toc75093359"/>
      <w:r w:rsidRPr="009D4342">
        <w:rPr>
          <w:rFonts w:asciiTheme="minorHAnsi" w:hAnsiTheme="minorHAnsi" w:cstheme="minorHAnsi"/>
          <w:b/>
          <w:bCs/>
          <w:sz w:val="22"/>
          <w:szCs w:val="22"/>
        </w:rPr>
        <w:t>Appendix 3 References</w:t>
      </w:r>
      <w:bookmarkEnd w:id="4"/>
      <w:bookmarkEnd w:id="5"/>
    </w:p>
    <w:p w14:paraId="711E8DC3" w14:textId="77777777" w:rsidR="00AC510F" w:rsidRPr="009D4342" w:rsidRDefault="00AC510F" w:rsidP="00AC510F"/>
    <w:p w14:paraId="3C31696D" w14:textId="77777777" w:rsidR="00AC510F" w:rsidRPr="009D4342" w:rsidRDefault="00AC510F" w:rsidP="00AC510F">
      <w:pPr>
        <w:pStyle w:val="EndNoteBibliography3"/>
        <w:spacing w:after="0"/>
        <w:rPr>
          <w:sz w:val="24"/>
          <w:szCs w:val="24"/>
        </w:rPr>
      </w:pPr>
      <w:r w:rsidRPr="009D4342">
        <w:rPr>
          <w:sz w:val="24"/>
          <w:szCs w:val="24"/>
        </w:rPr>
        <w:t>1.</w:t>
      </w:r>
      <w:r w:rsidRPr="009D4342">
        <w:rPr>
          <w:sz w:val="24"/>
          <w:szCs w:val="24"/>
        </w:rPr>
        <w:tab/>
        <w:t>Walker GM, Armstrong S, Gordon AL, Gladman J, Robertson K, Ward M, et al. The Falls In Care Home study: a feasibility randomized controlled trial of the use of a risk assessment and decision support tool to prevent falls in care homes. Clin Rehabil. 2016;</w:t>
      </w:r>
      <w:r w:rsidRPr="009D4342">
        <w:rPr>
          <w:b/>
          <w:sz w:val="24"/>
          <w:szCs w:val="24"/>
        </w:rPr>
        <w:t>30</w:t>
      </w:r>
      <w:r w:rsidRPr="009D4342">
        <w:rPr>
          <w:sz w:val="24"/>
          <w:szCs w:val="24"/>
        </w:rPr>
        <w:t>(10):972-83.</w:t>
      </w:r>
    </w:p>
    <w:p w14:paraId="4EA6508A" w14:textId="77777777" w:rsidR="00AC510F" w:rsidRPr="009D4342" w:rsidRDefault="00AC510F" w:rsidP="00AC510F">
      <w:pPr>
        <w:pStyle w:val="EndNoteBibliography3"/>
        <w:spacing w:after="0"/>
        <w:rPr>
          <w:sz w:val="24"/>
          <w:szCs w:val="24"/>
        </w:rPr>
      </w:pPr>
      <w:r w:rsidRPr="009D4342">
        <w:rPr>
          <w:sz w:val="24"/>
          <w:szCs w:val="24"/>
        </w:rPr>
        <w:t>2.</w:t>
      </w:r>
      <w:r w:rsidRPr="009D4342">
        <w:rPr>
          <w:sz w:val="24"/>
          <w:szCs w:val="24"/>
        </w:rPr>
        <w:tab/>
        <w:t>Edwards NC, Smith Higuchi K. Process Evaluation of a Participatory, Multimodal Intervention to Improve Evidence‐Based Care in Long‐Term Care Settings. Worldviews on Evidence-Based Nursing. 2018;</w:t>
      </w:r>
      <w:r w:rsidRPr="009D4342">
        <w:rPr>
          <w:b/>
          <w:sz w:val="24"/>
          <w:szCs w:val="24"/>
        </w:rPr>
        <w:t>15</w:t>
      </w:r>
      <w:r w:rsidRPr="009D4342">
        <w:rPr>
          <w:sz w:val="24"/>
          <w:szCs w:val="24"/>
        </w:rPr>
        <w:t>(5):361-7.</w:t>
      </w:r>
    </w:p>
    <w:p w14:paraId="5D6CA515" w14:textId="77777777" w:rsidR="00AC510F" w:rsidRPr="009D4342" w:rsidRDefault="00AC510F" w:rsidP="00AC510F">
      <w:pPr>
        <w:pStyle w:val="EndNoteBibliography3"/>
        <w:spacing w:after="0"/>
        <w:rPr>
          <w:sz w:val="24"/>
          <w:szCs w:val="24"/>
        </w:rPr>
      </w:pPr>
      <w:r w:rsidRPr="009D4342">
        <w:rPr>
          <w:sz w:val="24"/>
          <w:szCs w:val="24"/>
        </w:rPr>
        <w:t>3.</w:t>
      </w:r>
      <w:r w:rsidRPr="009D4342">
        <w:rPr>
          <w:sz w:val="24"/>
          <w:szCs w:val="24"/>
        </w:rPr>
        <w:tab/>
        <w:t>Eldh AC, Olai L, Jönsson B, Wallin L, Denti L, Elf M. Supporting first-line managers in implementing oral care guidelines in nursing homes. Nordic Journal of Nursing Research. 2018;</w:t>
      </w:r>
      <w:r w:rsidRPr="009D4342">
        <w:rPr>
          <w:b/>
          <w:sz w:val="24"/>
          <w:szCs w:val="24"/>
        </w:rPr>
        <w:t>38</w:t>
      </w:r>
      <w:r w:rsidRPr="009D4342">
        <w:rPr>
          <w:sz w:val="24"/>
          <w:szCs w:val="24"/>
        </w:rPr>
        <w:t>(2):87-95.</w:t>
      </w:r>
    </w:p>
    <w:p w14:paraId="2C060680" w14:textId="77777777" w:rsidR="00AC510F" w:rsidRPr="009D4342" w:rsidRDefault="00AC510F" w:rsidP="00AC510F">
      <w:pPr>
        <w:pStyle w:val="EndNoteBibliography3"/>
        <w:spacing w:after="0"/>
        <w:rPr>
          <w:sz w:val="24"/>
          <w:szCs w:val="24"/>
        </w:rPr>
      </w:pPr>
      <w:r w:rsidRPr="009D4342">
        <w:rPr>
          <w:sz w:val="24"/>
          <w:szCs w:val="24"/>
        </w:rPr>
        <w:t>4.</w:t>
      </w:r>
      <w:r w:rsidRPr="009D4342">
        <w:rPr>
          <w:sz w:val="24"/>
          <w:szCs w:val="24"/>
        </w:rPr>
        <w:tab/>
        <w:t>Rycroft-Malone J, Seers K, Eldh AC, Cox K, Crichton N, Harvey G, et al. A realist process evaluation within the Facilitating Implementation of Research Evidence (FIRE) cluster randomised controlled international trial: an exemplar. Implementation Science. 2018;</w:t>
      </w:r>
      <w:r w:rsidRPr="009D4342">
        <w:rPr>
          <w:b/>
          <w:sz w:val="24"/>
          <w:szCs w:val="24"/>
        </w:rPr>
        <w:t>13</w:t>
      </w:r>
      <w:r w:rsidRPr="009D4342">
        <w:rPr>
          <w:sz w:val="24"/>
          <w:szCs w:val="24"/>
        </w:rPr>
        <w:t>(1):138.</w:t>
      </w:r>
    </w:p>
    <w:p w14:paraId="7E34173E" w14:textId="77777777" w:rsidR="00AC510F" w:rsidRPr="009D4342" w:rsidRDefault="00AC510F" w:rsidP="00AC510F">
      <w:pPr>
        <w:pStyle w:val="EndNoteBibliography3"/>
        <w:spacing w:after="0"/>
        <w:rPr>
          <w:sz w:val="24"/>
          <w:szCs w:val="24"/>
        </w:rPr>
      </w:pPr>
      <w:r w:rsidRPr="009D4342">
        <w:rPr>
          <w:sz w:val="24"/>
          <w:szCs w:val="24"/>
        </w:rPr>
        <w:t>5.</w:t>
      </w:r>
      <w:r w:rsidRPr="009D4342">
        <w:rPr>
          <w:sz w:val="24"/>
          <w:szCs w:val="24"/>
        </w:rPr>
        <w:tab/>
        <w:t>Surr CA, Griffiths AW, Kelley R, Holloway I, Walwyn REA, Martin A, et al. The Implementation of Dementia Care Mapping in a Randomized Controlled Trial in Long-Term Care: Results of a Process Evaluation. American Journal of Alzheimer's Disease and other Dementias. 2019;</w:t>
      </w:r>
      <w:r w:rsidRPr="009D4342">
        <w:rPr>
          <w:b/>
          <w:sz w:val="24"/>
          <w:szCs w:val="24"/>
        </w:rPr>
        <w:t>34</w:t>
      </w:r>
      <w:r w:rsidRPr="009D4342">
        <w:rPr>
          <w:sz w:val="24"/>
          <w:szCs w:val="24"/>
        </w:rPr>
        <w:t>(6):390-8.</w:t>
      </w:r>
    </w:p>
    <w:p w14:paraId="2F6C8EF3" w14:textId="77777777" w:rsidR="00AC510F" w:rsidRPr="009D4342" w:rsidRDefault="00AC510F" w:rsidP="00AC510F">
      <w:pPr>
        <w:pStyle w:val="EndNoteBibliography3"/>
        <w:spacing w:after="0"/>
        <w:rPr>
          <w:sz w:val="24"/>
          <w:szCs w:val="24"/>
        </w:rPr>
      </w:pPr>
      <w:r w:rsidRPr="009D4342">
        <w:rPr>
          <w:sz w:val="24"/>
          <w:szCs w:val="24"/>
        </w:rPr>
        <w:t>6.</w:t>
      </w:r>
      <w:r w:rsidRPr="009D4342">
        <w:rPr>
          <w:sz w:val="24"/>
          <w:szCs w:val="24"/>
        </w:rPr>
        <w:tab/>
        <w:t>van Haeften-van Dijk AM, van Weert JCM, Dröes R-M. Implementing living room theatre activities for people with dementia on nursing home wards: a process evaluation study. Aging &amp; Mental Health. 2015;</w:t>
      </w:r>
      <w:r w:rsidRPr="009D4342">
        <w:rPr>
          <w:b/>
          <w:sz w:val="24"/>
          <w:szCs w:val="24"/>
        </w:rPr>
        <w:t>19</w:t>
      </w:r>
      <w:r w:rsidRPr="009D4342">
        <w:rPr>
          <w:sz w:val="24"/>
          <w:szCs w:val="24"/>
        </w:rPr>
        <w:t>(6):536-47.</w:t>
      </w:r>
    </w:p>
    <w:p w14:paraId="72B4C9A1" w14:textId="77777777" w:rsidR="00AC510F" w:rsidRPr="009D4342" w:rsidRDefault="00AC510F" w:rsidP="00AC510F">
      <w:pPr>
        <w:pStyle w:val="EndNoteBibliography3"/>
        <w:spacing w:after="0"/>
        <w:rPr>
          <w:sz w:val="24"/>
          <w:szCs w:val="24"/>
        </w:rPr>
      </w:pPr>
      <w:r w:rsidRPr="009D4342">
        <w:rPr>
          <w:sz w:val="24"/>
          <w:szCs w:val="24"/>
        </w:rPr>
        <w:t>7.</w:t>
      </w:r>
      <w:r w:rsidRPr="009D4342">
        <w:rPr>
          <w:sz w:val="24"/>
          <w:szCs w:val="24"/>
        </w:rPr>
        <w:tab/>
        <w:t>Ellard DR, Thorogood M, Underwood M, Seale C, Taylor SJ. Whole home exercise intervention for depression in older care home residents (the OPERA study): a process evaluation. BMC Medicine. 2014;</w:t>
      </w:r>
      <w:r w:rsidRPr="009D4342">
        <w:rPr>
          <w:b/>
          <w:sz w:val="24"/>
          <w:szCs w:val="24"/>
        </w:rPr>
        <w:t>12</w:t>
      </w:r>
      <w:r w:rsidRPr="009D4342">
        <w:rPr>
          <w:sz w:val="24"/>
          <w:szCs w:val="24"/>
        </w:rPr>
        <w:t>:1.</w:t>
      </w:r>
    </w:p>
    <w:p w14:paraId="1CA81F06" w14:textId="77777777" w:rsidR="00AC510F" w:rsidRPr="009D4342" w:rsidRDefault="00AC510F" w:rsidP="00AC510F">
      <w:pPr>
        <w:pStyle w:val="EndNoteBibliography3"/>
        <w:spacing w:after="0"/>
        <w:rPr>
          <w:sz w:val="24"/>
          <w:szCs w:val="24"/>
        </w:rPr>
      </w:pPr>
      <w:r w:rsidRPr="009D4342">
        <w:rPr>
          <w:sz w:val="24"/>
          <w:szCs w:val="24"/>
        </w:rPr>
        <w:t>8.</w:t>
      </w:r>
      <w:r w:rsidRPr="009D4342">
        <w:rPr>
          <w:sz w:val="24"/>
          <w:szCs w:val="24"/>
        </w:rPr>
        <w:tab/>
        <w:t>Lichtwarck B, Myhre J, Selbaek G, Kirkevold Ø, Rokstad AMM, Benth JŠ, et al. TIME to reduce agitation in persons with dementia in nursing homes. A process evaluation of a complex intervention. BMC Health Services Research. 2019;</w:t>
      </w:r>
      <w:r w:rsidRPr="009D4342">
        <w:rPr>
          <w:b/>
          <w:sz w:val="24"/>
          <w:szCs w:val="24"/>
        </w:rPr>
        <w:t>19</w:t>
      </w:r>
      <w:r w:rsidRPr="009D4342">
        <w:rPr>
          <w:sz w:val="24"/>
          <w:szCs w:val="24"/>
        </w:rPr>
        <w:t>(1):N.PAG-N.PAG.</w:t>
      </w:r>
    </w:p>
    <w:p w14:paraId="78BAF4A1" w14:textId="77777777" w:rsidR="00AC510F" w:rsidRPr="009D4342" w:rsidRDefault="00AC510F" w:rsidP="00AC510F">
      <w:pPr>
        <w:pStyle w:val="EndNoteBibliography3"/>
        <w:spacing w:after="0"/>
        <w:rPr>
          <w:sz w:val="24"/>
          <w:szCs w:val="24"/>
        </w:rPr>
      </w:pPr>
      <w:r w:rsidRPr="009D4342">
        <w:rPr>
          <w:sz w:val="24"/>
          <w:szCs w:val="24"/>
        </w:rPr>
        <w:t>9.</w:t>
      </w:r>
      <w:r w:rsidRPr="009D4342">
        <w:rPr>
          <w:sz w:val="24"/>
          <w:szCs w:val="24"/>
        </w:rPr>
        <w:tab/>
        <w:t>Surr CA, Shoesmith E, Griffiths AW, Kelley R, McDermid J, Fossey J. Exploring the role of external experts in supporting staff to implement psychosocial interventions in care home settings: results from the process evaluation of a randomized controlled trial. BMC health services research. 2019;</w:t>
      </w:r>
      <w:r w:rsidRPr="009D4342">
        <w:rPr>
          <w:b/>
          <w:sz w:val="24"/>
          <w:szCs w:val="24"/>
        </w:rPr>
        <w:t>19</w:t>
      </w:r>
      <w:r w:rsidRPr="009D4342">
        <w:rPr>
          <w:sz w:val="24"/>
          <w:szCs w:val="24"/>
        </w:rPr>
        <w:t>(1):790.</w:t>
      </w:r>
    </w:p>
    <w:p w14:paraId="3747C152" w14:textId="77777777" w:rsidR="00AC510F" w:rsidRPr="009D4342" w:rsidRDefault="00AC510F" w:rsidP="00AC510F">
      <w:pPr>
        <w:pStyle w:val="EndNoteBibliography3"/>
        <w:spacing w:after="0"/>
        <w:rPr>
          <w:sz w:val="24"/>
          <w:szCs w:val="24"/>
        </w:rPr>
      </w:pPr>
      <w:r w:rsidRPr="009D4342">
        <w:rPr>
          <w:sz w:val="24"/>
          <w:szCs w:val="24"/>
        </w:rPr>
        <w:t>10.</w:t>
      </w:r>
      <w:r w:rsidRPr="009D4342">
        <w:rPr>
          <w:sz w:val="24"/>
          <w:szCs w:val="24"/>
        </w:rPr>
        <w:tab/>
        <w:t>Keenan J, Poland F, Manthorpe J, Hart C, Moniz-Cook E. Implementing e-learning and e-tools for care home staff supporting residents with dementia and challenging behaviour: A process evaluation of the ResCare study using normalisation process theory. Dementia. 2018:1471301218803195.</w:t>
      </w:r>
    </w:p>
    <w:p w14:paraId="56D031F1" w14:textId="77777777" w:rsidR="00AC510F" w:rsidRPr="009D4342" w:rsidRDefault="00AC510F" w:rsidP="00AC510F">
      <w:pPr>
        <w:rPr>
          <w:sz w:val="24"/>
          <w:szCs w:val="24"/>
        </w:rPr>
        <w:sectPr w:rsidR="00AC510F" w:rsidRPr="009D4342" w:rsidSect="00BF4BDF">
          <w:footerReference w:type="default" r:id="rId14"/>
          <w:pgSz w:w="11906" w:h="16838"/>
          <w:pgMar w:top="1440" w:right="1440" w:bottom="1440" w:left="1440" w:header="708" w:footer="708" w:gutter="0"/>
          <w:cols w:space="708"/>
          <w:docGrid w:linePitch="360"/>
        </w:sectPr>
      </w:pPr>
      <w:r w:rsidRPr="009D4342">
        <w:rPr>
          <w:sz w:val="24"/>
          <w:szCs w:val="24"/>
        </w:rPr>
        <w:lastRenderedPageBreak/>
        <w:t>11.</w:t>
      </w:r>
      <w:r w:rsidRPr="009D4342">
        <w:rPr>
          <w:sz w:val="24"/>
          <w:szCs w:val="24"/>
        </w:rPr>
        <w:tab/>
        <w:t>Desveaux L, Saragosa M, Rogers J, Bevan L, Loshak H, Moser A, et al. Improving the appropriateness of antipsychotic prescribing in nursing homes: a mixed-methods process evaluation of an academic detailing intervention. Implementation Science. 2017;</w:t>
      </w:r>
      <w:r w:rsidRPr="009D4342">
        <w:rPr>
          <w:b/>
          <w:sz w:val="24"/>
          <w:szCs w:val="24"/>
        </w:rPr>
        <w:t>12</w:t>
      </w:r>
      <w:r w:rsidRPr="009D4342">
        <w:rPr>
          <w:sz w:val="24"/>
          <w:szCs w:val="24"/>
        </w:rPr>
        <w:t>(1):71</w:t>
      </w:r>
    </w:p>
    <w:p w14:paraId="0C18CB83" w14:textId="77777777" w:rsidR="00AC510F" w:rsidRPr="00BF4BDF" w:rsidRDefault="00AC510F" w:rsidP="00AC510F"/>
    <w:p w14:paraId="36747D82" w14:textId="6418DFE3" w:rsidR="00AC510F" w:rsidRDefault="00AC510F" w:rsidP="00AC510F">
      <w:pPr>
        <w:ind w:firstLine="284"/>
      </w:pPr>
    </w:p>
    <w:p w14:paraId="64D0C3DB" w14:textId="77777777" w:rsidR="009A2A9F" w:rsidRDefault="009A2A9F" w:rsidP="00AC510F">
      <w:pPr>
        <w:ind w:left="142" w:firstLine="142"/>
      </w:pPr>
    </w:p>
    <w:p w14:paraId="0B56624B" w14:textId="77777777" w:rsidR="009A2A9F" w:rsidRDefault="009A2A9F" w:rsidP="00AC510F">
      <w:pPr>
        <w:ind w:left="142" w:firstLine="142"/>
      </w:pPr>
    </w:p>
    <w:p w14:paraId="791A4CCB" w14:textId="77777777" w:rsidR="009A2A9F" w:rsidRPr="009A2A9F" w:rsidRDefault="009A2A9F" w:rsidP="009A2A9F">
      <w:pPr>
        <w:pStyle w:val="EndNoteBibliography"/>
        <w:spacing w:after="0"/>
      </w:pPr>
      <w:r>
        <w:fldChar w:fldCharType="begin"/>
      </w:r>
      <w:r>
        <w:instrText xml:space="preserve"> ADDIN EN.REFLIST </w:instrText>
      </w:r>
      <w:r>
        <w:fldChar w:fldCharType="separate"/>
      </w:r>
      <w:r w:rsidRPr="009A2A9F">
        <w:t>1.</w:t>
      </w:r>
      <w:r w:rsidRPr="009A2A9F">
        <w:tab/>
        <w:t xml:space="preserve">Walker GM, Armstrong S, Gordon AL, et al.; The Falls In Care Home study: a feasibility randomized controlled trial of the use of a risk assessment and decision support tool to prevent falls in care homes. </w:t>
      </w:r>
      <w:r w:rsidRPr="009A2A9F">
        <w:rPr>
          <w:i/>
        </w:rPr>
        <w:t>Clin Rehabil</w:t>
      </w:r>
      <w:r w:rsidRPr="009A2A9F">
        <w:t xml:space="preserve"> 2016;</w:t>
      </w:r>
      <w:r w:rsidRPr="009A2A9F">
        <w:rPr>
          <w:b/>
        </w:rPr>
        <w:t>30</w:t>
      </w:r>
      <w:r w:rsidRPr="009A2A9F">
        <w:t>(10):972-983. doi: 10.1177/0269215515604672.</w:t>
      </w:r>
    </w:p>
    <w:p w14:paraId="1DE2FAE3" w14:textId="77777777" w:rsidR="009A2A9F" w:rsidRPr="009A2A9F" w:rsidRDefault="009A2A9F" w:rsidP="009A2A9F">
      <w:pPr>
        <w:pStyle w:val="EndNoteBibliography"/>
        <w:spacing w:after="0"/>
      </w:pPr>
      <w:r w:rsidRPr="009A2A9F">
        <w:t>2.</w:t>
      </w:r>
      <w:r w:rsidRPr="009A2A9F">
        <w:tab/>
        <w:t xml:space="preserve">Edwards NC, Smith Higuchi K; Process Evaluation of a Participatory, Multimodal Intervention to Improve Evidence‐Based Care in Long‐Term Care Settings. </w:t>
      </w:r>
      <w:r w:rsidRPr="009A2A9F">
        <w:rPr>
          <w:i/>
        </w:rPr>
        <w:t>Worldviews on Evidence-Based Nursing</w:t>
      </w:r>
      <w:r w:rsidRPr="009A2A9F">
        <w:t xml:space="preserve"> 2018;</w:t>
      </w:r>
      <w:r w:rsidRPr="009A2A9F">
        <w:rPr>
          <w:b/>
        </w:rPr>
        <w:t>15</w:t>
      </w:r>
      <w:r w:rsidRPr="009A2A9F">
        <w:t>(5):361-367. doi: 10.1111/wvn.12313.</w:t>
      </w:r>
    </w:p>
    <w:p w14:paraId="2E6FB62F" w14:textId="77777777" w:rsidR="009A2A9F" w:rsidRPr="009A2A9F" w:rsidRDefault="009A2A9F" w:rsidP="009A2A9F">
      <w:pPr>
        <w:pStyle w:val="EndNoteBibliography"/>
        <w:spacing w:after="0"/>
      </w:pPr>
      <w:r w:rsidRPr="009A2A9F">
        <w:t>3.</w:t>
      </w:r>
      <w:r w:rsidRPr="009A2A9F">
        <w:tab/>
        <w:t xml:space="preserve">Zwijsen SA, Smalbrugge M, Eefsting JA, et al.; Grip on challenging behavior: Process evaluation of the implementation of a care program. </w:t>
      </w:r>
      <w:r w:rsidRPr="009A2A9F">
        <w:rPr>
          <w:i/>
        </w:rPr>
        <w:t>Trials</w:t>
      </w:r>
      <w:r w:rsidRPr="009A2A9F">
        <w:t xml:space="preserve"> 2014;</w:t>
      </w:r>
      <w:r w:rsidRPr="009A2A9F">
        <w:rPr>
          <w:b/>
        </w:rPr>
        <w:t>15</w:t>
      </w:r>
      <w:r w:rsidRPr="009A2A9F">
        <w:t>(1).</w:t>
      </w:r>
    </w:p>
    <w:p w14:paraId="6F59507F" w14:textId="77777777" w:rsidR="009A2A9F" w:rsidRPr="009A2A9F" w:rsidRDefault="009A2A9F" w:rsidP="009A2A9F">
      <w:pPr>
        <w:pStyle w:val="EndNoteBibliography"/>
        <w:spacing w:after="0"/>
      </w:pPr>
      <w:r w:rsidRPr="009A2A9F">
        <w:t>4.</w:t>
      </w:r>
      <w:r w:rsidRPr="009A2A9F">
        <w:tab/>
        <w:t xml:space="preserve">Eldh AC, Olai L, Jönsson B, et al.; Supporting first-line managers in implementing oral care guidelines in nursing homes. </w:t>
      </w:r>
      <w:r w:rsidRPr="009A2A9F">
        <w:rPr>
          <w:i/>
        </w:rPr>
        <w:t>Nordic Journal of Nursing Research</w:t>
      </w:r>
      <w:r w:rsidRPr="009A2A9F">
        <w:t xml:space="preserve"> 2018;</w:t>
      </w:r>
      <w:r w:rsidRPr="009A2A9F">
        <w:rPr>
          <w:b/>
        </w:rPr>
        <w:t>38</w:t>
      </w:r>
      <w:r w:rsidRPr="009A2A9F">
        <w:t>(2):87-95. doi: 10.1177/2057158517713379.</w:t>
      </w:r>
    </w:p>
    <w:p w14:paraId="6E09AE67" w14:textId="77777777" w:rsidR="009A2A9F" w:rsidRPr="009A2A9F" w:rsidRDefault="009A2A9F" w:rsidP="009A2A9F">
      <w:pPr>
        <w:pStyle w:val="EndNoteBibliography"/>
        <w:spacing w:after="0"/>
      </w:pPr>
      <w:r w:rsidRPr="009A2A9F">
        <w:t>5.</w:t>
      </w:r>
      <w:r w:rsidRPr="009A2A9F">
        <w:tab/>
        <w:t xml:space="preserve">Rycroft-Malone J, Seers K, Eldh AC, et al.; A realist process evaluation within the Facilitating Implementation of Research Evidence (FIRE) cluster randomised controlled international trial: an exemplar. </w:t>
      </w:r>
      <w:r w:rsidRPr="009A2A9F">
        <w:rPr>
          <w:i/>
        </w:rPr>
        <w:t>Implementation Science</w:t>
      </w:r>
      <w:r w:rsidRPr="009A2A9F">
        <w:t xml:space="preserve"> 2018;</w:t>
      </w:r>
      <w:r w:rsidRPr="009A2A9F">
        <w:rPr>
          <w:b/>
        </w:rPr>
        <w:t>13</w:t>
      </w:r>
      <w:r w:rsidRPr="009A2A9F">
        <w:t>(1):138.</w:t>
      </w:r>
    </w:p>
    <w:p w14:paraId="37E238FE" w14:textId="77777777" w:rsidR="009A2A9F" w:rsidRPr="009A2A9F" w:rsidRDefault="009A2A9F" w:rsidP="009A2A9F">
      <w:pPr>
        <w:pStyle w:val="EndNoteBibliography"/>
        <w:spacing w:after="0"/>
      </w:pPr>
      <w:r w:rsidRPr="009A2A9F">
        <w:t>6.</w:t>
      </w:r>
      <w:r w:rsidRPr="009A2A9F">
        <w:tab/>
        <w:t xml:space="preserve">Surr CA, Griffiths AW, Kelley R, et al.; The Implementation of Dementia Care Mapping in a Randomized Controlled Trial in Long-Term Care: Results of a Process Evaluation. </w:t>
      </w:r>
      <w:r w:rsidRPr="009A2A9F">
        <w:rPr>
          <w:i/>
        </w:rPr>
        <w:t>American Journal of Alzheimer's Disease and other Dementias</w:t>
      </w:r>
      <w:r w:rsidRPr="009A2A9F">
        <w:t xml:space="preserve"> 2019;</w:t>
      </w:r>
      <w:r w:rsidRPr="009A2A9F">
        <w:rPr>
          <w:b/>
        </w:rPr>
        <w:t>34</w:t>
      </w:r>
      <w:r w:rsidRPr="009A2A9F">
        <w:t>(6):390-398.</w:t>
      </w:r>
    </w:p>
    <w:p w14:paraId="7F73DECA" w14:textId="77777777" w:rsidR="009A2A9F" w:rsidRPr="009A2A9F" w:rsidRDefault="009A2A9F" w:rsidP="009A2A9F">
      <w:pPr>
        <w:pStyle w:val="EndNoteBibliography"/>
        <w:spacing w:after="0"/>
      </w:pPr>
      <w:r w:rsidRPr="009A2A9F">
        <w:t>7.</w:t>
      </w:r>
      <w:r w:rsidRPr="009A2A9F">
        <w:tab/>
        <w:t xml:space="preserve">van Haeften-van Dijk AM, van Weert JCM, Dröes R-M; Implementing living room theatre activities for people with dementia on nursing home wards: a process evaluation study. </w:t>
      </w:r>
      <w:r w:rsidRPr="009A2A9F">
        <w:rPr>
          <w:i/>
        </w:rPr>
        <w:t>Aging &amp; Mental Health</w:t>
      </w:r>
      <w:r w:rsidRPr="009A2A9F">
        <w:t xml:space="preserve"> 2015;</w:t>
      </w:r>
      <w:r w:rsidRPr="009A2A9F">
        <w:rPr>
          <w:b/>
        </w:rPr>
        <w:t>19</w:t>
      </w:r>
      <w:r w:rsidRPr="009A2A9F">
        <w:t>(6):536-547. doi: 10.1080/13607863.2014.955459.</w:t>
      </w:r>
    </w:p>
    <w:p w14:paraId="4D57D600" w14:textId="77777777" w:rsidR="009A2A9F" w:rsidRPr="009A2A9F" w:rsidRDefault="009A2A9F" w:rsidP="009A2A9F">
      <w:pPr>
        <w:pStyle w:val="EndNoteBibliography"/>
        <w:spacing w:after="0"/>
      </w:pPr>
      <w:r w:rsidRPr="009A2A9F">
        <w:t>8.</w:t>
      </w:r>
      <w:r w:rsidRPr="009A2A9F">
        <w:tab/>
        <w:t xml:space="preserve">Ellard DR, Thorogood M, Underwood M, et al.; Whole home exercise intervention for depression in older care home residents (the OPERA study): a process evaluation. </w:t>
      </w:r>
      <w:r w:rsidRPr="009A2A9F">
        <w:rPr>
          <w:i/>
        </w:rPr>
        <w:t>BMC Medicine</w:t>
      </w:r>
      <w:r w:rsidRPr="009A2A9F">
        <w:t xml:space="preserve"> 2014;</w:t>
      </w:r>
      <w:r w:rsidRPr="009A2A9F">
        <w:rPr>
          <w:b/>
        </w:rPr>
        <w:t>12</w:t>
      </w:r>
      <w:r w:rsidRPr="009A2A9F">
        <w:t>:1.</w:t>
      </w:r>
    </w:p>
    <w:p w14:paraId="6BCDFFB5" w14:textId="77777777" w:rsidR="009A2A9F" w:rsidRPr="009A2A9F" w:rsidRDefault="009A2A9F" w:rsidP="009A2A9F">
      <w:pPr>
        <w:pStyle w:val="EndNoteBibliography"/>
        <w:spacing w:after="0"/>
      </w:pPr>
      <w:r w:rsidRPr="009A2A9F">
        <w:t>9.</w:t>
      </w:r>
      <w:r w:rsidRPr="009A2A9F">
        <w:tab/>
        <w:t xml:space="preserve">Lichtwarck B, Myhre J, Selbaek G, et al.; TIME to reduce agitation in persons with dementia in nursing homes. A process evaluation of a complex intervention. </w:t>
      </w:r>
      <w:r w:rsidRPr="009A2A9F">
        <w:rPr>
          <w:i/>
        </w:rPr>
        <w:t>BMC Health Services Research</w:t>
      </w:r>
      <w:r w:rsidRPr="009A2A9F">
        <w:t xml:space="preserve"> 2019;</w:t>
      </w:r>
      <w:r w:rsidRPr="009A2A9F">
        <w:rPr>
          <w:b/>
        </w:rPr>
        <w:t>19</w:t>
      </w:r>
      <w:r w:rsidRPr="009A2A9F">
        <w:t>(1):N.PAG-N.PAG. doi: 10.1186/s12913-019-4168-0.</w:t>
      </w:r>
    </w:p>
    <w:p w14:paraId="7CE66B14" w14:textId="77777777" w:rsidR="009A2A9F" w:rsidRPr="009A2A9F" w:rsidRDefault="009A2A9F" w:rsidP="009A2A9F">
      <w:pPr>
        <w:pStyle w:val="EndNoteBibliography"/>
        <w:spacing w:after="0"/>
      </w:pPr>
      <w:r w:rsidRPr="009A2A9F">
        <w:t>10.</w:t>
      </w:r>
      <w:r w:rsidRPr="009A2A9F">
        <w:tab/>
        <w:t xml:space="preserve">Surr CA, Shoesmith E, Griffiths AW, et al.; Exploring the role of external experts in supporting staff to implement psychosocial interventions in care home settings: results from the process evaluation of a randomized controlled trial. </w:t>
      </w:r>
      <w:r w:rsidRPr="009A2A9F">
        <w:rPr>
          <w:i/>
        </w:rPr>
        <w:t>BMC health services research</w:t>
      </w:r>
      <w:r w:rsidRPr="009A2A9F">
        <w:t xml:space="preserve"> 2019;</w:t>
      </w:r>
      <w:r w:rsidRPr="009A2A9F">
        <w:rPr>
          <w:b/>
        </w:rPr>
        <w:t>19</w:t>
      </w:r>
      <w:r w:rsidRPr="009A2A9F">
        <w:t>(1):790.</w:t>
      </w:r>
    </w:p>
    <w:p w14:paraId="3FF97B7D" w14:textId="77777777" w:rsidR="009A2A9F" w:rsidRPr="009A2A9F" w:rsidRDefault="009A2A9F" w:rsidP="009A2A9F">
      <w:pPr>
        <w:pStyle w:val="EndNoteBibliography"/>
        <w:spacing w:after="0"/>
      </w:pPr>
      <w:r w:rsidRPr="009A2A9F">
        <w:t>11.</w:t>
      </w:r>
      <w:r w:rsidRPr="009A2A9F">
        <w:tab/>
        <w:t xml:space="preserve">Keenan J, Poland F, Manthorpe J, et al.; Implementing e-learning and e-tools for care home staff supporting residents with dementia and challenging behaviour: A process evaluation of the ResCare study using normalisation process theory. </w:t>
      </w:r>
      <w:r w:rsidRPr="009A2A9F">
        <w:rPr>
          <w:i/>
        </w:rPr>
        <w:t>Dementia</w:t>
      </w:r>
      <w:r w:rsidRPr="009A2A9F">
        <w:t xml:space="preserve"> 2018:1471301218803195. doi: 10.1177/1471301218803195.</w:t>
      </w:r>
    </w:p>
    <w:p w14:paraId="0B1F0ABF" w14:textId="77777777" w:rsidR="009A2A9F" w:rsidRPr="009A2A9F" w:rsidRDefault="009A2A9F" w:rsidP="009A2A9F">
      <w:pPr>
        <w:pStyle w:val="EndNoteBibliography"/>
      </w:pPr>
      <w:r w:rsidRPr="009A2A9F">
        <w:t>12.</w:t>
      </w:r>
      <w:r w:rsidRPr="009A2A9F">
        <w:tab/>
        <w:t xml:space="preserve">Desveaux L, Saragosa M, Rogers J, et al.; Improving the appropriateness of antipsychotic prescribing in nursing homes: a mixed-methods process evaluation of an academic detailing intervention. </w:t>
      </w:r>
      <w:r w:rsidRPr="009A2A9F">
        <w:rPr>
          <w:i/>
        </w:rPr>
        <w:t>Implementation Science</w:t>
      </w:r>
      <w:r w:rsidRPr="009A2A9F">
        <w:t xml:space="preserve"> 2017;</w:t>
      </w:r>
      <w:r w:rsidRPr="009A2A9F">
        <w:rPr>
          <w:b/>
        </w:rPr>
        <w:t>12</w:t>
      </w:r>
      <w:r w:rsidRPr="009A2A9F">
        <w:t>(1):71.</w:t>
      </w:r>
    </w:p>
    <w:p w14:paraId="1FB7BB95" w14:textId="52F138DB" w:rsidR="00AC510F" w:rsidRPr="00AC510F" w:rsidRDefault="009A2A9F" w:rsidP="00AC510F">
      <w:pPr>
        <w:ind w:left="142" w:firstLine="142"/>
      </w:pPr>
      <w:r>
        <w:fldChar w:fldCharType="end"/>
      </w:r>
    </w:p>
    <w:sectPr w:rsidR="00AC510F" w:rsidRPr="00AC510F" w:rsidSect="00AC510F">
      <w:pgSz w:w="11906" w:h="16838"/>
      <w:pgMar w:top="720" w:right="720" w:bottom="284" w:left="5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959595" w14:textId="77777777" w:rsidR="003D27A6" w:rsidRDefault="003D27A6">
      <w:pPr>
        <w:spacing w:after="0" w:line="240" w:lineRule="auto"/>
      </w:pPr>
      <w:r>
        <w:separator/>
      </w:r>
    </w:p>
  </w:endnote>
  <w:endnote w:type="continuationSeparator" w:id="0">
    <w:p w14:paraId="6F09698F" w14:textId="77777777" w:rsidR="003D27A6" w:rsidRDefault="003D27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9783862"/>
      <w:docPartObj>
        <w:docPartGallery w:val="Page Numbers (Bottom of Page)"/>
        <w:docPartUnique/>
      </w:docPartObj>
    </w:sdtPr>
    <w:sdtEndPr>
      <w:rPr>
        <w:noProof/>
      </w:rPr>
    </w:sdtEndPr>
    <w:sdtContent>
      <w:p w14:paraId="3369EBAE" w14:textId="77777777" w:rsidR="00CF0BB5" w:rsidRDefault="00B47A4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183496E" w14:textId="77777777" w:rsidR="00CF0BB5" w:rsidRDefault="003D27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1294EB" w14:textId="77777777" w:rsidR="003D27A6" w:rsidRDefault="003D27A6">
      <w:pPr>
        <w:spacing w:after="0" w:line="240" w:lineRule="auto"/>
      </w:pPr>
      <w:r>
        <w:separator/>
      </w:r>
    </w:p>
  </w:footnote>
  <w:footnote w:type="continuationSeparator" w:id="0">
    <w:p w14:paraId="0D5EF329" w14:textId="77777777" w:rsidR="003D27A6" w:rsidRDefault="003D27A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vol Med Pub Heal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tpxwaf8trdxzezse8ve2elft05pzvaasdv&quot;&gt;DACHA Process Evaluation Library-Converted&lt;record-ids&gt;&lt;item&gt;1&lt;/item&gt;&lt;item&gt;2&lt;/item&gt;&lt;item&gt;3&lt;/item&gt;&lt;item&gt;4&lt;/item&gt;&lt;item&gt;9&lt;/item&gt;&lt;item&gt;18&lt;/item&gt;&lt;item&gt;27&lt;/item&gt;&lt;item&gt;28&lt;/item&gt;&lt;item&gt;29&lt;/item&gt;&lt;item&gt;30&lt;/item&gt;&lt;item&gt;116&lt;/item&gt;&lt;item&gt;223&lt;/item&gt;&lt;/record-ids&gt;&lt;/item&gt;&lt;/Libraries&gt;"/>
  </w:docVars>
  <w:rsids>
    <w:rsidRoot w:val="00AC1636"/>
    <w:rsid w:val="000663C7"/>
    <w:rsid w:val="000D5404"/>
    <w:rsid w:val="00111C25"/>
    <w:rsid w:val="00140E44"/>
    <w:rsid w:val="001B742D"/>
    <w:rsid w:val="00274BEE"/>
    <w:rsid w:val="003D27A6"/>
    <w:rsid w:val="00486225"/>
    <w:rsid w:val="004C6287"/>
    <w:rsid w:val="005B3BB6"/>
    <w:rsid w:val="005C35EF"/>
    <w:rsid w:val="00726ECF"/>
    <w:rsid w:val="00912092"/>
    <w:rsid w:val="0097332A"/>
    <w:rsid w:val="009A2A9F"/>
    <w:rsid w:val="009B33B5"/>
    <w:rsid w:val="009C402B"/>
    <w:rsid w:val="00AC1636"/>
    <w:rsid w:val="00AC510F"/>
    <w:rsid w:val="00B47A40"/>
    <w:rsid w:val="00BD11FF"/>
    <w:rsid w:val="00E440BC"/>
    <w:rsid w:val="00E46AE2"/>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1EB68B"/>
  <w15:chartTrackingRefBased/>
  <w15:docId w15:val="{D14144BB-223F-4A7F-8C95-D0A454487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C510F"/>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40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402B"/>
    <w:rPr>
      <w:rFonts w:ascii="Segoe UI" w:hAnsi="Segoe UI" w:cs="Segoe UI"/>
      <w:sz w:val="18"/>
      <w:szCs w:val="18"/>
    </w:rPr>
  </w:style>
  <w:style w:type="character" w:customStyle="1" w:styleId="Heading2Char">
    <w:name w:val="Heading 2 Char"/>
    <w:basedOn w:val="DefaultParagraphFont"/>
    <w:link w:val="Heading2"/>
    <w:uiPriority w:val="9"/>
    <w:rsid w:val="00AC510F"/>
    <w:rPr>
      <w:rFonts w:asciiTheme="majorHAnsi" w:eastAsiaTheme="majorEastAsia" w:hAnsiTheme="majorHAnsi" w:cstheme="majorBidi"/>
      <w:sz w:val="26"/>
      <w:szCs w:val="26"/>
    </w:rPr>
  </w:style>
  <w:style w:type="paragraph" w:styleId="Footer">
    <w:name w:val="footer"/>
    <w:basedOn w:val="Normal"/>
    <w:link w:val="FooterChar"/>
    <w:uiPriority w:val="99"/>
    <w:unhideWhenUsed/>
    <w:rsid w:val="00AC51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510F"/>
  </w:style>
  <w:style w:type="paragraph" w:customStyle="1" w:styleId="EndNoteBibliography3">
    <w:name w:val="EndNote Bibliography3"/>
    <w:basedOn w:val="Normal"/>
    <w:rsid w:val="00AC510F"/>
    <w:pPr>
      <w:spacing w:line="240" w:lineRule="auto"/>
    </w:pPr>
    <w:rPr>
      <w:rFonts w:ascii="Calibri" w:hAnsi="Calibri" w:cs="Calibri"/>
      <w:noProof/>
      <w:lang w:val="en-US"/>
    </w:rPr>
  </w:style>
  <w:style w:type="character" w:styleId="CommentReference">
    <w:name w:val="annotation reference"/>
    <w:basedOn w:val="DefaultParagraphFont"/>
    <w:uiPriority w:val="99"/>
    <w:semiHidden/>
    <w:unhideWhenUsed/>
    <w:rsid w:val="001B742D"/>
    <w:rPr>
      <w:sz w:val="16"/>
      <w:szCs w:val="16"/>
    </w:rPr>
  </w:style>
  <w:style w:type="paragraph" w:styleId="CommentText">
    <w:name w:val="annotation text"/>
    <w:basedOn w:val="Normal"/>
    <w:link w:val="CommentTextChar"/>
    <w:uiPriority w:val="99"/>
    <w:semiHidden/>
    <w:unhideWhenUsed/>
    <w:rsid w:val="001B742D"/>
    <w:pPr>
      <w:spacing w:line="240" w:lineRule="auto"/>
    </w:pPr>
    <w:rPr>
      <w:sz w:val="20"/>
      <w:szCs w:val="20"/>
    </w:rPr>
  </w:style>
  <w:style w:type="character" w:customStyle="1" w:styleId="CommentTextChar">
    <w:name w:val="Comment Text Char"/>
    <w:basedOn w:val="DefaultParagraphFont"/>
    <w:link w:val="CommentText"/>
    <w:uiPriority w:val="99"/>
    <w:semiHidden/>
    <w:rsid w:val="001B742D"/>
    <w:rPr>
      <w:sz w:val="20"/>
      <w:szCs w:val="20"/>
    </w:rPr>
  </w:style>
  <w:style w:type="paragraph" w:styleId="CommentSubject">
    <w:name w:val="annotation subject"/>
    <w:basedOn w:val="CommentText"/>
    <w:next w:val="CommentText"/>
    <w:link w:val="CommentSubjectChar"/>
    <w:uiPriority w:val="99"/>
    <w:semiHidden/>
    <w:unhideWhenUsed/>
    <w:rsid w:val="001B742D"/>
    <w:rPr>
      <w:b/>
      <w:bCs/>
    </w:rPr>
  </w:style>
  <w:style w:type="character" w:customStyle="1" w:styleId="CommentSubjectChar">
    <w:name w:val="Comment Subject Char"/>
    <w:basedOn w:val="CommentTextChar"/>
    <w:link w:val="CommentSubject"/>
    <w:uiPriority w:val="99"/>
    <w:semiHidden/>
    <w:rsid w:val="001B742D"/>
    <w:rPr>
      <w:b/>
      <w:bCs/>
      <w:sz w:val="20"/>
      <w:szCs w:val="20"/>
    </w:rPr>
  </w:style>
  <w:style w:type="paragraph" w:customStyle="1" w:styleId="EndNoteBibliographyTitle">
    <w:name w:val="EndNote Bibliography Title"/>
    <w:basedOn w:val="Normal"/>
    <w:link w:val="EndNoteBibliographyTitleChar"/>
    <w:rsid w:val="009A2A9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2A9F"/>
    <w:rPr>
      <w:rFonts w:ascii="Calibri" w:hAnsi="Calibri" w:cs="Calibri"/>
      <w:noProof/>
      <w:lang w:val="en-US"/>
    </w:rPr>
  </w:style>
  <w:style w:type="paragraph" w:customStyle="1" w:styleId="EndNoteBibliography">
    <w:name w:val="EndNote Bibliography"/>
    <w:basedOn w:val="Normal"/>
    <w:link w:val="EndNoteBibliographyChar"/>
    <w:rsid w:val="009A2A9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A2A9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9.jpe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6.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7.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5.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TotalTime>
  <Pages>8</Pages>
  <Words>4365</Words>
  <Characters>24885</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2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y Peryer (HSC - Staff)</dc:creator>
  <cp:keywords/>
  <dc:description/>
  <cp:lastModifiedBy>Guy Peryer (HSC - Staff)</cp:lastModifiedBy>
  <cp:revision>14</cp:revision>
  <dcterms:created xsi:type="dcterms:W3CDTF">2021-07-09T16:47:00Z</dcterms:created>
  <dcterms:modified xsi:type="dcterms:W3CDTF">2021-10-19T12:50:00Z</dcterms:modified>
</cp:coreProperties>
</file>